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0419C8" w14:textId="3C7EAE3F" w:rsidR="00096516" w:rsidRPr="00DF070F" w:rsidRDefault="00DF070F" w:rsidP="00DF070F">
      <w:pPr>
        <w:framePr w:w="8724" w:h="11795" w:hRule="exact" w:hSpace="1701" w:wrap="around" w:vAnchor="text" w:hAnchor="margin" w:y="-320"/>
        <w:rPr>
          <w:rFonts w:ascii="Open Sans Semibold" w:hAnsi="Open Sans Semibold" w:cs="Open Sans Semibold"/>
          <w:color w:val="727777"/>
          <w:sz w:val="18"/>
          <w:szCs w:val="18"/>
        </w:rPr>
      </w:pPr>
      <w:bookmarkStart w:id="0" w:name="_GoBack"/>
      <w:bookmarkEnd w:id="0"/>
      <w:r w:rsidRPr="00DF070F">
        <w:rPr>
          <w:rFonts w:ascii="Open Sans Semibold" w:hAnsi="Open Sans Semibold" w:cs="Open Sans Semibold"/>
          <w:color w:val="727777"/>
          <w:sz w:val="18"/>
          <w:szCs w:val="18"/>
        </w:rPr>
        <w:t>Fakultät Wirtschaftswissenschaften | Lehrstuhl für Entrepreneurship und Innovation</w:t>
      </w:r>
    </w:p>
    <w:p w14:paraId="175E076B" w14:textId="77777777" w:rsidR="00096516" w:rsidRDefault="00096516" w:rsidP="00DF070F">
      <w:pPr>
        <w:framePr w:w="8724" w:h="11795" w:hRule="exact" w:hSpace="1701" w:wrap="around" w:vAnchor="text" w:hAnchor="margin" w:y="-320"/>
      </w:pPr>
    </w:p>
    <w:tbl>
      <w:tblPr>
        <w:tblW w:w="5000" w:type="pct"/>
        <w:jc w:val="center"/>
        <w:tblLook w:val="04A0" w:firstRow="1" w:lastRow="0" w:firstColumn="1" w:lastColumn="0" w:noHBand="0" w:noVBand="1"/>
      </w:tblPr>
      <w:tblGrid>
        <w:gridCol w:w="8724"/>
      </w:tblGrid>
      <w:tr w:rsidR="006E696E" w:rsidRPr="006E696E" w14:paraId="1F5B684E" w14:textId="77777777" w:rsidTr="006E696E">
        <w:trPr>
          <w:trHeight w:val="2880"/>
          <w:jc w:val="center"/>
        </w:trPr>
        <w:tc>
          <w:tcPr>
            <w:tcW w:w="5000" w:type="pct"/>
          </w:tcPr>
          <w:p w14:paraId="0D4F4DCB" w14:textId="77777777" w:rsidR="006E696E" w:rsidRPr="006E696E" w:rsidRDefault="006E696E" w:rsidP="00DF070F">
            <w:pPr>
              <w:pStyle w:val="Titel"/>
              <w:framePr w:h="11795" w:hRule="exact" w:wrap="around" w:y="-320"/>
            </w:pPr>
          </w:p>
          <w:p w14:paraId="366827E2" w14:textId="77777777" w:rsidR="006E696E" w:rsidRPr="006E696E" w:rsidRDefault="008C0DC9" w:rsidP="00DF070F">
            <w:pPr>
              <w:pStyle w:val="Titel"/>
              <w:framePr w:h="11795" w:hRule="exact" w:wrap="around" w:y="-320"/>
            </w:pPr>
            <w:r>
              <w:t>[D</w:t>
            </w:r>
            <w:r w:rsidR="006E696E" w:rsidRPr="006E696E">
              <w:t xml:space="preserve">eutscher Titel] </w:t>
            </w:r>
          </w:p>
          <w:p w14:paraId="54CED959" w14:textId="77777777" w:rsidR="006E696E" w:rsidRPr="006E696E" w:rsidRDefault="006E696E" w:rsidP="00DF070F">
            <w:pPr>
              <w:pStyle w:val="Untertitel"/>
              <w:framePr w:h="11795" w:hRule="exact" w:wrap="auto" w:vAnchor="text" w:hAnchor="margin" w:y="-320"/>
            </w:pPr>
            <w:r w:rsidRPr="006E696E">
              <w:t>Untertitel</w:t>
            </w:r>
          </w:p>
          <w:p w14:paraId="1E7519C7" w14:textId="77777777" w:rsidR="006E696E" w:rsidRPr="006E696E" w:rsidRDefault="006E696E" w:rsidP="00DF070F">
            <w:pPr>
              <w:pStyle w:val="Untertitel"/>
              <w:framePr w:h="11795" w:hRule="exact" w:wrap="auto" w:vAnchor="text" w:hAnchor="margin" w:y="-320"/>
            </w:pPr>
          </w:p>
          <w:p w14:paraId="0D6AB718" w14:textId="77777777" w:rsidR="006E696E" w:rsidRPr="006E696E" w:rsidRDefault="008C0DC9" w:rsidP="00DF070F">
            <w:pPr>
              <w:pStyle w:val="Titel"/>
              <w:framePr w:h="11795" w:hRule="exact" w:wrap="around" w:y="-320"/>
            </w:pPr>
            <w:r>
              <w:t>[E</w:t>
            </w:r>
            <w:r w:rsidR="006E696E" w:rsidRPr="006E696E">
              <w:t>nglischer Titel]</w:t>
            </w:r>
          </w:p>
          <w:p w14:paraId="51FED85A" w14:textId="77777777" w:rsidR="006E696E" w:rsidRDefault="006E696E" w:rsidP="00DF070F">
            <w:pPr>
              <w:pStyle w:val="Untertitel"/>
              <w:framePr w:h="11795" w:hRule="exact" w:wrap="auto" w:vAnchor="text" w:hAnchor="margin" w:y="-320"/>
            </w:pPr>
            <w:r w:rsidRPr="006E696E">
              <w:t>Untertitel (Bitte immer übersetzen)</w:t>
            </w:r>
          </w:p>
          <w:p w14:paraId="38BEDD39" w14:textId="77777777" w:rsidR="00096516" w:rsidRDefault="00096516" w:rsidP="00DF070F">
            <w:pPr>
              <w:pStyle w:val="Untertitel"/>
              <w:framePr w:h="11795" w:hRule="exact" w:wrap="auto" w:vAnchor="text" w:hAnchor="margin" w:y="-320"/>
            </w:pPr>
          </w:p>
          <w:p w14:paraId="0D399619" w14:textId="77777777" w:rsidR="00096516" w:rsidRDefault="00096516" w:rsidP="00DF070F">
            <w:pPr>
              <w:pStyle w:val="Untertitel"/>
              <w:framePr w:h="11795" w:hRule="exact" w:wrap="auto" w:vAnchor="text" w:hAnchor="margin" w:y="-320"/>
            </w:pPr>
          </w:p>
          <w:p w14:paraId="753FEE02" w14:textId="77777777" w:rsidR="00096516" w:rsidRPr="00096516" w:rsidRDefault="00096516" w:rsidP="00DF070F">
            <w:pPr>
              <w:pStyle w:val="Untertitel"/>
              <w:framePr w:h="11795" w:hRule="exact" w:wrap="auto" w:vAnchor="text" w:hAnchor="margin" w:y="-320"/>
            </w:pPr>
          </w:p>
          <w:p w14:paraId="309AB405" w14:textId="77777777" w:rsidR="006E696E" w:rsidRPr="006E696E" w:rsidRDefault="006E696E" w:rsidP="00DF070F">
            <w:pPr>
              <w:pStyle w:val="Titel"/>
              <w:framePr w:h="11795" w:hRule="exact" w:wrap="around" w:y="-320"/>
            </w:pPr>
            <w:r w:rsidRPr="006E696E">
              <w:t xml:space="preserve">[Abschlussarbeit] </w:t>
            </w:r>
          </w:p>
          <w:p w14:paraId="39F8EFDF" w14:textId="77777777" w:rsidR="006E696E" w:rsidRPr="006E696E" w:rsidRDefault="006E696E" w:rsidP="00DF070F">
            <w:pPr>
              <w:pStyle w:val="Untertitel"/>
              <w:framePr w:h="11795" w:hRule="exact" w:wrap="auto" w:vAnchor="text" w:hAnchor="margin" w:y="-320"/>
            </w:pPr>
            <w:r w:rsidRPr="006E696E">
              <w:t>zur Erlangung des akademischen Grades:</w:t>
            </w:r>
          </w:p>
          <w:p w14:paraId="1E16FF80" w14:textId="77777777" w:rsidR="006E696E" w:rsidRPr="006E696E" w:rsidRDefault="006E696E" w:rsidP="00DF070F">
            <w:pPr>
              <w:pStyle w:val="Untertitel"/>
              <w:framePr w:h="11795" w:hRule="exact" w:wrap="auto" w:vAnchor="text" w:hAnchor="margin" w:y="-320"/>
            </w:pPr>
            <w:r w:rsidRPr="006E696E">
              <w:t>[Akademischer Grad]</w:t>
            </w:r>
          </w:p>
          <w:p w14:paraId="7354A1E5" w14:textId="77777777" w:rsidR="006E696E" w:rsidRPr="006E696E" w:rsidRDefault="006E696E" w:rsidP="00DF070F">
            <w:pPr>
              <w:pStyle w:val="Untertitel"/>
              <w:framePr w:h="11795" w:hRule="exact" w:wrap="auto" w:vAnchor="text" w:hAnchor="margin" w:y="-320"/>
            </w:pPr>
          </w:p>
          <w:p w14:paraId="10D3CA93" w14:textId="77777777" w:rsidR="006E696E" w:rsidRPr="006E696E" w:rsidRDefault="006E696E" w:rsidP="00DF070F">
            <w:pPr>
              <w:pStyle w:val="Untertitel"/>
              <w:framePr w:h="11795" w:hRule="exact" w:wrap="auto" w:vAnchor="text" w:hAnchor="margin" w:y="-320"/>
            </w:pPr>
          </w:p>
          <w:p w14:paraId="280F30F6" w14:textId="77777777" w:rsidR="006E696E" w:rsidRPr="006E696E" w:rsidRDefault="006E696E" w:rsidP="00DF070F">
            <w:pPr>
              <w:pStyle w:val="Untertitel"/>
              <w:framePr w:h="11795" w:hRule="exact" w:wrap="auto" w:vAnchor="text" w:hAnchor="margin" w:y="-320"/>
            </w:pPr>
            <w:r w:rsidRPr="006E696E">
              <w:t>Eingereicht durch:</w:t>
            </w:r>
          </w:p>
          <w:p w14:paraId="69D612C0" w14:textId="09FC5D0A" w:rsidR="006E696E" w:rsidRPr="006E696E" w:rsidRDefault="006E696E" w:rsidP="00DF070F">
            <w:pPr>
              <w:pStyle w:val="Untertitel"/>
              <w:framePr w:h="11795" w:hRule="exact" w:wrap="auto" w:vAnchor="text" w:hAnchor="margin" w:y="-320"/>
            </w:pPr>
            <w:r w:rsidRPr="006E696E">
              <w:t>[</w:t>
            </w:r>
            <w:r w:rsidR="007E2303">
              <w:t xml:space="preserve">vollständiger </w:t>
            </w:r>
            <w:r w:rsidRPr="006E696E">
              <w:t>Name]</w:t>
            </w:r>
          </w:p>
          <w:p w14:paraId="549A313B" w14:textId="77777777" w:rsidR="006E696E" w:rsidRPr="006E696E" w:rsidRDefault="006E696E" w:rsidP="00DF070F">
            <w:pPr>
              <w:pStyle w:val="Untertitel"/>
              <w:framePr w:h="11795" w:hRule="exact" w:wrap="auto" w:vAnchor="text" w:hAnchor="margin" w:y="-320"/>
            </w:pPr>
            <w:r w:rsidRPr="006E696E">
              <w:t>[Matrikelnummer]</w:t>
            </w:r>
          </w:p>
          <w:p w14:paraId="3A5F8A56" w14:textId="77777777" w:rsidR="00096516" w:rsidRDefault="00096516" w:rsidP="00DF070F">
            <w:pPr>
              <w:pStyle w:val="DeckblattBetreuer"/>
              <w:framePr w:h="11795" w:hRule="exact" w:wrap="auto" w:vAnchor="text" w:hAnchor="margin" w:y="-320"/>
            </w:pPr>
          </w:p>
          <w:p w14:paraId="7E4AE047" w14:textId="77777777" w:rsidR="00096516" w:rsidRDefault="00096516" w:rsidP="00DF070F">
            <w:pPr>
              <w:pStyle w:val="DeckblattBetreuer"/>
              <w:framePr w:h="11795" w:hRule="exact" w:wrap="auto" w:vAnchor="text" w:hAnchor="margin" w:y="-320"/>
            </w:pPr>
          </w:p>
          <w:p w14:paraId="198AF83C" w14:textId="77777777" w:rsidR="006E696E" w:rsidRPr="006E696E" w:rsidRDefault="006E696E" w:rsidP="00DF070F">
            <w:pPr>
              <w:pStyle w:val="DeckblattBetreuer"/>
              <w:framePr w:h="11795" w:hRule="exact" w:wrap="auto" w:vAnchor="text" w:hAnchor="margin" w:y="-320"/>
            </w:pPr>
            <w:r w:rsidRPr="006E696E">
              <w:t>Betreuender Hochschullehrer:</w:t>
            </w:r>
          </w:p>
          <w:p w14:paraId="0361D3C4" w14:textId="77777777" w:rsidR="006E696E" w:rsidRPr="006E696E" w:rsidRDefault="006E696E" w:rsidP="00DF070F">
            <w:pPr>
              <w:pStyle w:val="DeckblattBetreuer"/>
              <w:framePr w:h="11795" w:hRule="exact" w:wrap="auto" w:vAnchor="text" w:hAnchor="margin" w:y="-320"/>
            </w:pPr>
            <w:r w:rsidRPr="006E696E">
              <w:t>Prof. Dr. Michael Schefczyk</w:t>
            </w:r>
          </w:p>
          <w:p w14:paraId="5B05C1FF" w14:textId="77777777" w:rsidR="006E696E" w:rsidRPr="006E696E" w:rsidRDefault="006E696E" w:rsidP="00DF070F">
            <w:pPr>
              <w:pStyle w:val="DeckblattBetreuer"/>
              <w:framePr w:h="11795" w:hRule="exact" w:wrap="auto" w:vAnchor="text" w:hAnchor="margin" w:y="-320"/>
            </w:pPr>
          </w:p>
          <w:p w14:paraId="06F02B88" w14:textId="255D9D5D" w:rsidR="006E696E" w:rsidRPr="006E696E" w:rsidRDefault="006E696E" w:rsidP="00DF070F">
            <w:pPr>
              <w:pStyle w:val="DeckblattBetreuer"/>
              <w:framePr w:h="11795" w:hRule="exact" w:wrap="auto" w:vAnchor="text" w:hAnchor="margin" w:y="-320"/>
            </w:pPr>
            <w:r w:rsidRPr="006E696E">
              <w:t>Betreuende</w:t>
            </w:r>
            <w:r w:rsidR="007E2303">
              <w:t>:r</w:t>
            </w:r>
            <w:r w:rsidRPr="006E696E">
              <w:t xml:space="preserve"> wissenschaftliche</w:t>
            </w:r>
            <w:r w:rsidR="007E2303">
              <w:t>:r</w:t>
            </w:r>
            <w:r w:rsidRPr="006E696E">
              <w:t xml:space="preserve"> Mitarbeiter</w:t>
            </w:r>
            <w:r w:rsidR="007E2303">
              <w:t>:</w:t>
            </w:r>
            <w:r w:rsidRPr="006E696E">
              <w:t>in:</w:t>
            </w:r>
          </w:p>
          <w:p w14:paraId="46C2B65B" w14:textId="2EB0C62E" w:rsidR="006E696E" w:rsidRPr="006E696E" w:rsidRDefault="006E696E" w:rsidP="00DF070F">
            <w:pPr>
              <w:pStyle w:val="DeckblattBetreuer"/>
              <w:framePr w:h="11795" w:hRule="exact" w:wrap="auto" w:vAnchor="text" w:hAnchor="margin" w:y="-320"/>
            </w:pPr>
            <w:r w:rsidRPr="006E696E">
              <w:t>[</w:t>
            </w:r>
            <w:r w:rsidR="007E2303">
              <w:t xml:space="preserve">vollständiger </w:t>
            </w:r>
            <w:r w:rsidRPr="006E696E">
              <w:t>Name]</w:t>
            </w:r>
          </w:p>
          <w:p w14:paraId="36DA9282" w14:textId="77777777" w:rsidR="006E696E" w:rsidRPr="006E696E" w:rsidRDefault="006E696E" w:rsidP="00DF070F">
            <w:pPr>
              <w:pStyle w:val="DeckblattBetreuer"/>
              <w:framePr w:h="11795" w:hRule="exact" w:wrap="auto" w:vAnchor="text" w:hAnchor="margin" w:y="-320"/>
            </w:pPr>
          </w:p>
          <w:p w14:paraId="7A3349B5" w14:textId="77777777" w:rsidR="006E696E" w:rsidRPr="006E696E" w:rsidRDefault="006E696E" w:rsidP="00DF070F">
            <w:pPr>
              <w:pStyle w:val="DeckblattBetreuer"/>
              <w:framePr w:h="11795" w:hRule="exact" w:wrap="auto" w:vAnchor="text" w:hAnchor="margin" w:y="-320"/>
            </w:pPr>
          </w:p>
          <w:p w14:paraId="1C9FA5B5" w14:textId="77777777" w:rsidR="006E696E" w:rsidRPr="006E696E" w:rsidRDefault="006E696E" w:rsidP="00DF070F">
            <w:pPr>
              <w:pStyle w:val="DeckblattBetreuer"/>
              <w:framePr w:h="11795" w:hRule="exact" w:wrap="auto" w:vAnchor="text" w:hAnchor="margin" w:y="-320"/>
            </w:pPr>
          </w:p>
          <w:p w14:paraId="33A4DB75" w14:textId="77777777" w:rsidR="006E696E" w:rsidRPr="006E696E" w:rsidRDefault="006E696E" w:rsidP="00DF070F">
            <w:pPr>
              <w:pStyle w:val="DeckblattBetreuer"/>
              <w:framePr w:h="11795" w:hRule="exact" w:wrap="auto" w:vAnchor="text" w:hAnchor="margin" w:y="-320"/>
            </w:pPr>
          </w:p>
          <w:p w14:paraId="5683F503" w14:textId="1CBFD29E" w:rsidR="006E696E" w:rsidRPr="006E696E" w:rsidRDefault="006E696E" w:rsidP="00DF070F">
            <w:pPr>
              <w:pStyle w:val="DeckblattBetreuer"/>
              <w:framePr w:h="11795" w:hRule="exact" w:wrap="auto" w:vAnchor="text" w:hAnchor="margin" w:y="-320"/>
            </w:pPr>
            <w:r w:rsidRPr="006E696E">
              <w:t xml:space="preserve">Dresden, </w:t>
            </w:r>
            <w:r w:rsidR="00AD777B">
              <w:t>Monat Jahr</w:t>
            </w:r>
          </w:p>
        </w:tc>
      </w:tr>
    </w:tbl>
    <w:p w14:paraId="10BD479D" w14:textId="77777777" w:rsidR="006E696E" w:rsidRPr="006E696E" w:rsidRDefault="006E696E" w:rsidP="006E696E"/>
    <w:p w14:paraId="48710C41" w14:textId="77777777" w:rsidR="006E696E" w:rsidRPr="006E696E" w:rsidRDefault="006E696E" w:rsidP="006E696E">
      <w:pPr>
        <w:rPr>
          <w:rFonts w:eastAsia="SimSun" w:cs="Arial"/>
          <w:sz w:val="28"/>
        </w:rPr>
      </w:pPr>
      <w:r w:rsidRPr="006E696E">
        <w:rPr>
          <w:rFonts w:eastAsia="SimSun"/>
        </w:rPr>
        <w:br w:type="page"/>
      </w:r>
    </w:p>
    <w:p w14:paraId="33EFF8A0" w14:textId="77777777" w:rsidR="006E696E" w:rsidRPr="00290405" w:rsidRDefault="006E696E" w:rsidP="00290405">
      <w:pPr>
        <w:pStyle w:val="berschriftohneZiffernichtimInhaltsverz"/>
      </w:pPr>
      <w:bookmarkStart w:id="1" w:name="_Toc462097005"/>
      <w:bookmarkStart w:id="2" w:name="_Toc462097926"/>
      <w:bookmarkStart w:id="3" w:name="_Toc462107160"/>
      <w:bookmarkStart w:id="4" w:name="_Toc532908453"/>
      <w:r w:rsidRPr="00290405">
        <w:lastRenderedPageBreak/>
        <w:t>Zusammenfassung</w:t>
      </w:r>
      <w:bookmarkStart w:id="5" w:name="_Toc462062685"/>
      <w:bookmarkStart w:id="6" w:name="_Toc462062751"/>
      <w:bookmarkStart w:id="7" w:name="_Toc462097006"/>
      <w:bookmarkStart w:id="8" w:name="_Toc462097927"/>
      <w:bookmarkStart w:id="9" w:name="_Toc462107161"/>
      <w:bookmarkEnd w:id="1"/>
      <w:bookmarkEnd w:id="2"/>
      <w:bookmarkEnd w:id="3"/>
      <w:bookmarkEnd w:id="4"/>
    </w:p>
    <w:p w14:paraId="1821D1E4" w14:textId="77777777" w:rsidR="00790246" w:rsidRPr="006E696E" w:rsidRDefault="00790246" w:rsidP="00790246">
      <w:pPr>
        <w:pStyle w:val="Text"/>
      </w:pPr>
      <w:r>
        <w:t>Text, Text, Text</w:t>
      </w:r>
    </w:p>
    <w:p w14:paraId="647DE168" w14:textId="77777777" w:rsidR="006E696E" w:rsidRPr="006E696E" w:rsidRDefault="006E696E" w:rsidP="006E696E">
      <w:pPr>
        <w:rPr>
          <w:rFonts w:eastAsia="SimSun"/>
        </w:rPr>
      </w:pPr>
      <w:r w:rsidRPr="006E696E">
        <w:rPr>
          <w:rFonts w:eastAsia="SimSun"/>
        </w:rPr>
        <w:br w:type="page"/>
      </w:r>
    </w:p>
    <w:p w14:paraId="4C3D3ADB" w14:textId="77777777" w:rsidR="006E696E" w:rsidRDefault="006E696E" w:rsidP="00F968CC">
      <w:pPr>
        <w:pStyle w:val="berschriftohneZiffernichtimInhaltsverz"/>
      </w:pPr>
      <w:bookmarkStart w:id="10" w:name="_Toc532908454"/>
      <w:r w:rsidRPr="006E696E">
        <w:lastRenderedPageBreak/>
        <w:t>Inhaltsverzeichnis</w:t>
      </w:r>
      <w:bookmarkEnd w:id="5"/>
      <w:bookmarkEnd w:id="6"/>
      <w:bookmarkEnd w:id="7"/>
      <w:bookmarkEnd w:id="8"/>
      <w:bookmarkEnd w:id="9"/>
      <w:bookmarkEnd w:id="10"/>
    </w:p>
    <w:p w14:paraId="74DFB4C8" w14:textId="751BBB6E" w:rsidR="00AD777B" w:rsidRDefault="00CF49E8">
      <w:pPr>
        <w:pStyle w:val="Verzeichnis1"/>
        <w:tabs>
          <w:tab w:val="right" w:leader="dot" w:pos="8778"/>
        </w:tabs>
        <w:rPr>
          <w:rFonts w:asciiTheme="minorHAnsi" w:eastAsiaTheme="minorEastAsia" w:hAnsiTheme="minorHAnsi" w:cstheme="minorBidi"/>
          <w:b w:val="0"/>
          <w:noProof/>
          <w:szCs w:val="22"/>
          <w:lang w:eastAsia="de-DE"/>
        </w:rPr>
      </w:pPr>
      <w:r>
        <w:rPr>
          <w:rFonts w:eastAsia="SimSun"/>
          <w:caps/>
        </w:rPr>
        <w:fldChar w:fldCharType="begin"/>
      </w:r>
      <w:r>
        <w:rPr>
          <w:rFonts w:eastAsia="SimSun"/>
          <w:caps/>
        </w:rPr>
        <w:instrText xml:space="preserve"> TOC \o "1-2" \h \z \t "Überschrift 3;3;Überschrift 4;4;Überschrift ohne Ziffer;1" </w:instrText>
      </w:r>
      <w:r>
        <w:rPr>
          <w:rFonts w:eastAsia="SimSun"/>
          <w:caps/>
        </w:rPr>
        <w:fldChar w:fldCharType="separate"/>
      </w:r>
      <w:hyperlink w:anchor="_Toc95141245" w:history="1">
        <w:r w:rsidR="00AD777B" w:rsidRPr="00B65542">
          <w:rPr>
            <w:rStyle w:val="Hyperlink"/>
            <w:noProof/>
          </w:rPr>
          <w:t>Abbildungsverzeichnis</w:t>
        </w:r>
        <w:r w:rsidR="00AD777B">
          <w:rPr>
            <w:noProof/>
            <w:webHidden/>
          </w:rPr>
          <w:tab/>
        </w:r>
        <w:r w:rsidR="00AD777B">
          <w:rPr>
            <w:noProof/>
            <w:webHidden/>
          </w:rPr>
          <w:fldChar w:fldCharType="begin"/>
        </w:r>
        <w:r w:rsidR="00AD777B">
          <w:rPr>
            <w:noProof/>
            <w:webHidden/>
          </w:rPr>
          <w:instrText xml:space="preserve"> PAGEREF _Toc95141245 \h </w:instrText>
        </w:r>
        <w:r w:rsidR="00AD777B">
          <w:rPr>
            <w:noProof/>
            <w:webHidden/>
          </w:rPr>
        </w:r>
        <w:r w:rsidR="00AD777B">
          <w:rPr>
            <w:noProof/>
            <w:webHidden/>
          </w:rPr>
          <w:fldChar w:fldCharType="separate"/>
        </w:r>
        <w:r w:rsidR="00AD777B">
          <w:rPr>
            <w:noProof/>
            <w:webHidden/>
          </w:rPr>
          <w:t>IV</w:t>
        </w:r>
        <w:r w:rsidR="00AD777B">
          <w:rPr>
            <w:noProof/>
            <w:webHidden/>
          </w:rPr>
          <w:fldChar w:fldCharType="end"/>
        </w:r>
      </w:hyperlink>
    </w:p>
    <w:p w14:paraId="45274AF3" w14:textId="16D5AFF2" w:rsidR="00AD777B" w:rsidRDefault="00FE48BA">
      <w:pPr>
        <w:pStyle w:val="Verzeichnis1"/>
        <w:tabs>
          <w:tab w:val="right" w:leader="dot" w:pos="8778"/>
        </w:tabs>
        <w:rPr>
          <w:rFonts w:asciiTheme="minorHAnsi" w:eastAsiaTheme="minorEastAsia" w:hAnsiTheme="minorHAnsi" w:cstheme="minorBidi"/>
          <w:b w:val="0"/>
          <w:noProof/>
          <w:szCs w:val="22"/>
          <w:lang w:eastAsia="de-DE"/>
        </w:rPr>
      </w:pPr>
      <w:hyperlink w:anchor="_Toc95141246" w:history="1">
        <w:r w:rsidR="00AD777B" w:rsidRPr="00B65542">
          <w:rPr>
            <w:rStyle w:val="Hyperlink"/>
            <w:noProof/>
          </w:rPr>
          <w:t>Tabellenverzeichnis</w:t>
        </w:r>
        <w:r w:rsidR="00AD777B">
          <w:rPr>
            <w:noProof/>
            <w:webHidden/>
          </w:rPr>
          <w:tab/>
        </w:r>
        <w:r w:rsidR="00AD777B">
          <w:rPr>
            <w:noProof/>
            <w:webHidden/>
          </w:rPr>
          <w:fldChar w:fldCharType="begin"/>
        </w:r>
        <w:r w:rsidR="00AD777B">
          <w:rPr>
            <w:noProof/>
            <w:webHidden/>
          </w:rPr>
          <w:instrText xml:space="preserve"> PAGEREF _Toc95141246 \h </w:instrText>
        </w:r>
        <w:r w:rsidR="00AD777B">
          <w:rPr>
            <w:noProof/>
            <w:webHidden/>
          </w:rPr>
        </w:r>
        <w:r w:rsidR="00AD777B">
          <w:rPr>
            <w:noProof/>
            <w:webHidden/>
          </w:rPr>
          <w:fldChar w:fldCharType="separate"/>
        </w:r>
        <w:r w:rsidR="00AD777B">
          <w:rPr>
            <w:noProof/>
            <w:webHidden/>
          </w:rPr>
          <w:t>V</w:t>
        </w:r>
        <w:r w:rsidR="00AD777B">
          <w:rPr>
            <w:noProof/>
            <w:webHidden/>
          </w:rPr>
          <w:fldChar w:fldCharType="end"/>
        </w:r>
      </w:hyperlink>
    </w:p>
    <w:p w14:paraId="0F733482" w14:textId="3322DA98" w:rsidR="00AD777B" w:rsidRDefault="00FE48BA">
      <w:pPr>
        <w:pStyle w:val="Verzeichnis1"/>
        <w:tabs>
          <w:tab w:val="right" w:leader="dot" w:pos="8778"/>
        </w:tabs>
        <w:rPr>
          <w:rFonts w:asciiTheme="minorHAnsi" w:eastAsiaTheme="minorEastAsia" w:hAnsiTheme="minorHAnsi" w:cstheme="minorBidi"/>
          <w:b w:val="0"/>
          <w:noProof/>
          <w:szCs w:val="22"/>
          <w:lang w:eastAsia="de-DE"/>
        </w:rPr>
      </w:pPr>
      <w:hyperlink w:anchor="_Toc95141247" w:history="1">
        <w:r w:rsidR="00AD777B" w:rsidRPr="00B65542">
          <w:rPr>
            <w:rStyle w:val="Hyperlink"/>
            <w:noProof/>
          </w:rPr>
          <w:t>Abkürzungsverzeichnis</w:t>
        </w:r>
        <w:r w:rsidR="00AD777B">
          <w:rPr>
            <w:noProof/>
            <w:webHidden/>
          </w:rPr>
          <w:tab/>
        </w:r>
        <w:r w:rsidR="00AD777B">
          <w:rPr>
            <w:noProof/>
            <w:webHidden/>
          </w:rPr>
          <w:fldChar w:fldCharType="begin"/>
        </w:r>
        <w:r w:rsidR="00AD777B">
          <w:rPr>
            <w:noProof/>
            <w:webHidden/>
          </w:rPr>
          <w:instrText xml:space="preserve"> PAGEREF _Toc95141247 \h </w:instrText>
        </w:r>
        <w:r w:rsidR="00AD777B">
          <w:rPr>
            <w:noProof/>
            <w:webHidden/>
          </w:rPr>
        </w:r>
        <w:r w:rsidR="00AD777B">
          <w:rPr>
            <w:noProof/>
            <w:webHidden/>
          </w:rPr>
          <w:fldChar w:fldCharType="separate"/>
        </w:r>
        <w:r w:rsidR="00AD777B">
          <w:rPr>
            <w:noProof/>
            <w:webHidden/>
          </w:rPr>
          <w:t>VI</w:t>
        </w:r>
        <w:r w:rsidR="00AD777B">
          <w:rPr>
            <w:noProof/>
            <w:webHidden/>
          </w:rPr>
          <w:fldChar w:fldCharType="end"/>
        </w:r>
      </w:hyperlink>
    </w:p>
    <w:p w14:paraId="51B205BD" w14:textId="3CD0618E" w:rsidR="00AD777B" w:rsidRDefault="00FE48BA">
      <w:pPr>
        <w:pStyle w:val="Verzeichnis1"/>
        <w:tabs>
          <w:tab w:val="left" w:pos="442"/>
          <w:tab w:val="right" w:leader="dot" w:pos="8778"/>
        </w:tabs>
        <w:rPr>
          <w:rFonts w:asciiTheme="minorHAnsi" w:eastAsiaTheme="minorEastAsia" w:hAnsiTheme="minorHAnsi" w:cstheme="minorBidi"/>
          <w:b w:val="0"/>
          <w:noProof/>
          <w:szCs w:val="22"/>
          <w:lang w:eastAsia="de-DE"/>
        </w:rPr>
      </w:pPr>
      <w:hyperlink w:anchor="_Toc95141248" w:history="1">
        <w:r w:rsidR="00AD777B" w:rsidRPr="00B65542">
          <w:rPr>
            <w:rStyle w:val="Hyperlink"/>
            <w:noProof/>
          </w:rPr>
          <w:t>1</w:t>
        </w:r>
        <w:r w:rsidR="00AD777B">
          <w:rPr>
            <w:rFonts w:asciiTheme="minorHAnsi" w:eastAsiaTheme="minorEastAsia" w:hAnsiTheme="minorHAnsi" w:cstheme="minorBidi"/>
            <w:b w:val="0"/>
            <w:noProof/>
            <w:szCs w:val="22"/>
            <w:lang w:eastAsia="de-DE"/>
          </w:rPr>
          <w:tab/>
        </w:r>
        <w:r w:rsidR="00AD777B" w:rsidRPr="00B65542">
          <w:rPr>
            <w:rStyle w:val="Hyperlink"/>
            <w:noProof/>
          </w:rPr>
          <w:t>Einleitung</w:t>
        </w:r>
        <w:r w:rsidR="00AD777B">
          <w:rPr>
            <w:noProof/>
            <w:webHidden/>
          </w:rPr>
          <w:tab/>
        </w:r>
        <w:r w:rsidR="00AD777B">
          <w:rPr>
            <w:noProof/>
            <w:webHidden/>
          </w:rPr>
          <w:fldChar w:fldCharType="begin"/>
        </w:r>
        <w:r w:rsidR="00AD777B">
          <w:rPr>
            <w:noProof/>
            <w:webHidden/>
          </w:rPr>
          <w:instrText xml:space="preserve"> PAGEREF _Toc95141248 \h </w:instrText>
        </w:r>
        <w:r w:rsidR="00AD777B">
          <w:rPr>
            <w:noProof/>
            <w:webHidden/>
          </w:rPr>
        </w:r>
        <w:r w:rsidR="00AD777B">
          <w:rPr>
            <w:noProof/>
            <w:webHidden/>
          </w:rPr>
          <w:fldChar w:fldCharType="separate"/>
        </w:r>
        <w:r w:rsidR="00AD777B">
          <w:rPr>
            <w:noProof/>
            <w:webHidden/>
          </w:rPr>
          <w:t>1</w:t>
        </w:r>
        <w:r w:rsidR="00AD777B">
          <w:rPr>
            <w:noProof/>
            <w:webHidden/>
          </w:rPr>
          <w:fldChar w:fldCharType="end"/>
        </w:r>
      </w:hyperlink>
    </w:p>
    <w:p w14:paraId="35930B70" w14:textId="2BBF90B7" w:rsidR="00AD777B" w:rsidRDefault="00FE48BA">
      <w:pPr>
        <w:pStyle w:val="Verzeichnis1"/>
        <w:tabs>
          <w:tab w:val="left" w:pos="442"/>
          <w:tab w:val="right" w:leader="dot" w:pos="8778"/>
        </w:tabs>
        <w:rPr>
          <w:rFonts w:asciiTheme="minorHAnsi" w:eastAsiaTheme="minorEastAsia" w:hAnsiTheme="minorHAnsi" w:cstheme="minorBidi"/>
          <w:b w:val="0"/>
          <w:noProof/>
          <w:szCs w:val="22"/>
          <w:lang w:eastAsia="de-DE"/>
        </w:rPr>
      </w:pPr>
      <w:hyperlink w:anchor="_Toc95141249" w:history="1">
        <w:r w:rsidR="00AD777B" w:rsidRPr="00B65542">
          <w:rPr>
            <w:rStyle w:val="Hyperlink"/>
            <w:noProof/>
          </w:rPr>
          <w:t>2</w:t>
        </w:r>
        <w:r w:rsidR="00AD777B">
          <w:rPr>
            <w:rFonts w:asciiTheme="minorHAnsi" w:eastAsiaTheme="minorEastAsia" w:hAnsiTheme="minorHAnsi" w:cstheme="minorBidi"/>
            <w:b w:val="0"/>
            <w:noProof/>
            <w:szCs w:val="22"/>
            <w:lang w:eastAsia="de-DE"/>
          </w:rPr>
          <w:tab/>
        </w:r>
        <w:r w:rsidR="00AD777B" w:rsidRPr="00B65542">
          <w:rPr>
            <w:rStyle w:val="Hyperlink"/>
            <w:noProof/>
          </w:rPr>
          <w:t>Theoretische Grundlagen und Forschungsstand</w:t>
        </w:r>
        <w:r w:rsidR="00AD777B">
          <w:rPr>
            <w:noProof/>
            <w:webHidden/>
          </w:rPr>
          <w:tab/>
        </w:r>
        <w:r w:rsidR="00AD777B">
          <w:rPr>
            <w:noProof/>
            <w:webHidden/>
          </w:rPr>
          <w:fldChar w:fldCharType="begin"/>
        </w:r>
        <w:r w:rsidR="00AD777B">
          <w:rPr>
            <w:noProof/>
            <w:webHidden/>
          </w:rPr>
          <w:instrText xml:space="preserve"> PAGEREF _Toc95141249 \h </w:instrText>
        </w:r>
        <w:r w:rsidR="00AD777B">
          <w:rPr>
            <w:noProof/>
            <w:webHidden/>
          </w:rPr>
        </w:r>
        <w:r w:rsidR="00AD777B">
          <w:rPr>
            <w:noProof/>
            <w:webHidden/>
          </w:rPr>
          <w:fldChar w:fldCharType="separate"/>
        </w:r>
        <w:r w:rsidR="00AD777B">
          <w:rPr>
            <w:noProof/>
            <w:webHidden/>
          </w:rPr>
          <w:t>2</w:t>
        </w:r>
        <w:r w:rsidR="00AD777B">
          <w:rPr>
            <w:noProof/>
            <w:webHidden/>
          </w:rPr>
          <w:fldChar w:fldCharType="end"/>
        </w:r>
      </w:hyperlink>
    </w:p>
    <w:p w14:paraId="652A911E" w14:textId="666EF531" w:rsidR="00AD777B" w:rsidRDefault="00FE48BA">
      <w:pPr>
        <w:pStyle w:val="Verzeichnis2"/>
        <w:tabs>
          <w:tab w:val="left" w:pos="880"/>
          <w:tab w:val="right" w:leader="dot" w:pos="8778"/>
        </w:tabs>
        <w:rPr>
          <w:rFonts w:asciiTheme="minorHAnsi" w:eastAsiaTheme="minorEastAsia" w:hAnsiTheme="minorHAnsi" w:cstheme="minorBidi"/>
          <w:noProof/>
          <w:szCs w:val="22"/>
          <w:lang w:eastAsia="de-DE"/>
        </w:rPr>
      </w:pPr>
      <w:hyperlink w:anchor="_Toc95141250" w:history="1">
        <w:r w:rsidR="00AD777B" w:rsidRPr="00B65542">
          <w:rPr>
            <w:rStyle w:val="Hyperlink"/>
            <w:noProof/>
          </w:rPr>
          <w:t>2.1</w:t>
        </w:r>
        <w:r w:rsidR="00AD777B">
          <w:rPr>
            <w:rFonts w:asciiTheme="minorHAnsi" w:eastAsiaTheme="minorEastAsia" w:hAnsiTheme="minorHAnsi" w:cstheme="minorBidi"/>
            <w:noProof/>
            <w:szCs w:val="22"/>
            <w:lang w:eastAsia="de-DE"/>
          </w:rPr>
          <w:tab/>
        </w:r>
        <w:r w:rsidR="00AD777B" w:rsidRPr="00B65542">
          <w:rPr>
            <w:rStyle w:val="Hyperlink"/>
            <w:noProof/>
          </w:rPr>
          <w:t>Überschrift 2</w:t>
        </w:r>
        <w:r w:rsidR="00AD777B">
          <w:rPr>
            <w:noProof/>
            <w:webHidden/>
          </w:rPr>
          <w:tab/>
        </w:r>
        <w:r w:rsidR="00AD777B">
          <w:rPr>
            <w:noProof/>
            <w:webHidden/>
          </w:rPr>
          <w:fldChar w:fldCharType="begin"/>
        </w:r>
        <w:r w:rsidR="00AD777B">
          <w:rPr>
            <w:noProof/>
            <w:webHidden/>
          </w:rPr>
          <w:instrText xml:space="preserve"> PAGEREF _Toc95141250 \h </w:instrText>
        </w:r>
        <w:r w:rsidR="00AD777B">
          <w:rPr>
            <w:noProof/>
            <w:webHidden/>
          </w:rPr>
        </w:r>
        <w:r w:rsidR="00AD777B">
          <w:rPr>
            <w:noProof/>
            <w:webHidden/>
          </w:rPr>
          <w:fldChar w:fldCharType="separate"/>
        </w:r>
        <w:r w:rsidR="00AD777B">
          <w:rPr>
            <w:noProof/>
            <w:webHidden/>
          </w:rPr>
          <w:t>2</w:t>
        </w:r>
        <w:r w:rsidR="00AD777B">
          <w:rPr>
            <w:noProof/>
            <w:webHidden/>
          </w:rPr>
          <w:fldChar w:fldCharType="end"/>
        </w:r>
      </w:hyperlink>
    </w:p>
    <w:p w14:paraId="2D0E060A" w14:textId="25E37AF2" w:rsidR="00AD777B" w:rsidRDefault="00FE48BA">
      <w:pPr>
        <w:pStyle w:val="Verzeichnis3"/>
        <w:tabs>
          <w:tab w:val="left" w:pos="1320"/>
          <w:tab w:val="right" w:leader="dot" w:pos="8778"/>
        </w:tabs>
        <w:rPr>
          <w:rFonts w:asciiTheme="minorHAnsi" w:eastAsiaTheme="minorEastAsia" w:hAnsiTheme="minorHAnsi" w:cstheme="minorBidi"/>
          <w:noProof/>
          <w:szCs w:val="22"/>
          <w:lang w:eastAsia="de-DE"/>
        </w:rPr>
      </w:pPr>
      <w:hyperlink w:anchor="_Toc95141251" w:history="1">
        <w:r w:rsidR="00AD777B" w:rsidRPr="00B65542">
          <w:rPr>
            <w:rStyle w:val="Hyperlink"/>
            <w:noProof/>
          </w:rPr>
          <w:t>2.1.1</w:t>
        </w:r>
        <w:r w:rsidR="00AD777B">
          <w:rPr>
            <w:rFonts w:asciiTheme="minorHAnsi" w:eastAsiaTheme="minorEastAsia" w:hAnsiTheme="minorHAnsi" w:cstheme="minorBidi"/>
            <w:noProof/>
            <w:szCs w:val="22"/>
            <w:lang w:eastAsia="de-DE"/>
          </w:rPr>
          <w:tab/>
        </w:r>
        <w:r w:rsidR="00AD777B" w:rsidRPr="00B65542">
          <w:rPr>
            <w:rStyle w:val="Hyperlink"/>
            <w:noProof/>
          </w:rPr>
          <w:t>Überschrift 3</w:t>
        </w:r>
        <w:r w:rsidR="00AD777B">
          <w:rPr>
            <w:noProof/>
            <w:webHidden/>
          </w:rPr>
          <w:tab/>
        </w:r>
        <w:r w:rsidR="00AD777B">
          <w:rPr>
            <w:noProof/>
            <w:webHidden/>
          </w:rPr>
          <w:fldChar w:fldCharType="begin"/>
        </w:r>
        <w:r w:rsidR="00AD777B">
          <w:rPr>
            <w:noProof/>
            <w:webHidden/>
          </w:rPr>
          <w:instrText xml:space="preserve"> PAGEREF _Toc95141251 \h </w:instrText>
        </w:r>
        <w:r w:rsidR="00AD777B">
          <w:rPr>
            <w:noProof/>
            <w:webHidden/>
          </w:rPr>
        </w:r>
        <w:r w:rsidR="00AD777B">
          <w:rPr>
            <w:noProof/>
            <w:webHidden/>
          </w:rPr>
          <w:fldChar w:fldCharType="separate"/>
        </w:r>
        <w:r w:rsidR="00AD777B">
          <w:rPr>
            <w:noProof/>
            <w:webHidden/>
          </w:rPr>
          <w:t>2</w:t>
        </w:r>
        <w:r w:rsidR="00AD777B">
          <w:rPr>
            <w:noProof/>
            <w:webHidden/>
          </w:rPr>
          <w:fldChar w:fldCharType="end"/>
        </w:r>
      </w:hyperlink>
    </w:p>
    <w:p w14:paraId="0E0A74D1" w14:textId="03CD62E8" w:rsidR="00AD777B" w:rsidRDefault="00FE48BA">
      <w:pPr>
        <w:pStyle w:val="Verzeichnis1"/>
        <w:tabs>
          <w:tab w:val="left" w:pos="442"/>
          <w:tab w:val="right" w:leader="dot" w:pos="8778"/>
        </w:tabs>
        <w:rPr>
          <w:rFonts w:asciiTheme="minorHAnsi" w:eastAsiaTheme="minorEastAsia" w:hAnsiTheme="minorHAnsi" w:cstheme="minorBidi"/>
          <w:b w:val="0"/>
          <w:noProof/>
          <w:szCs w:val="22"/>
          <w:lang w:eastAsia="de-DE"/>
        </w:rPr>
      </w:pPr>
      <w:hyperlink w:anchor="_Toc95141252" w:history="1">
        <w:r w:rsidR="00AD777B" w:rsidRPr="00B65542">
          <w:rPr>
            <w:rStyle w:val="Hyperlink"/>
            <w:noProof/>
          </w:rPr>
          <w:t>3</w:t>
        </w:r>
        <w:r w:rsidR="00AD777B">
          <w:rPr>
            <w:rFonts w:asciiTheme="minorHAnsi" w:eastAsiaTheme="minorEastAsia" w:hAnsiTheme="minorHAnsi" w:cstheme="minorBidi"/>
            <w:b w:val="0"/>
            <w:noProof/>
            <w:szCs w:val="22"/>
            <w:lang w:eastAsia="de-DE"/>
          </w:rPr>
          <w:tab/>
        </w:r>
        <w:r w:rsidR="00AD777B" w:rsidRPr="00B65542">
          <w:rPr>
            <w:rStyle w:val="Hyperlink"/>
            <w:noProof/>
          </w:rPr>
          <w:t>Weitere Hinweise zur Nutzung der Formatvorlage</w:t>
        </w:r>
        <w:r w:rsidR="00AD777B">
          <w:rPr>
            <w:noProof/>
            <w:webHidden/>
          </w:rPr>
          <w:tab/>
        </w:r>
        <w:r w:rsidR="00AD777B">
          <w:rPr>
            <w:noProof/>
            <w:webHidden/>
          </w:rPr>
          <w:fldChar w:fldCharType="begin"/>
        </w:r>
        <w:r w:rsidR="00AD777B">
          <w:rPr>
            <w:noProof/>
            <w:webHidden/>
          </w:rPr>
          <w:instrText xml:space="preserve"> PAGEREF _Toc95141252 \h </w:instrText>
        </w:r>
        <w:r w:rsidR="00AD777B">
          <w:rPr>
            <w:noProof/>
            <w:webHidden/>
          </w:rPr>
        </w:r>
        <w:r w:rsidR="00AD777B">
          <w:rPr>
            <w:noProof/>
            <w:webHidden/>
          </w:rPr>
          <w:fldChar w:fldCharType="separate"/>
        </w:r>
        <w:r w:rsidR="00AD777B">
          <w:rPr>
            <w:noProof/>
            <w:webHidden/>
          </w:rPr>
          <w:t>3</w:t>
        </w:r>
        <w:r w:rsidR="00AD777B">
          <w:rPr>
            <w:noProof/>
            <w:webHidden/>
          </w:rPr>
          <w:fldChar w:fldCharType="end"/>
        </w:r>
      </w:hyperlink>
    </w:p>
    <w:p w14:paraId="42303ED5" w14:textId="00A5D500" w:rsidR="00AD777B" w:rsidRDefault="00FE48BA">
      <w:pPr>
        <w:pStyle w:val="Verzeichnis1"/>
        <w:tabs>
          <w:tab w:val="right" w:leader="dot" w:pos="8778"/>
        </w:tabs>
        <w:rPr>
          <w:rFonts w:asciiTheme="minorHAnsi" w:eastAsiaTheme="minorEastAsia" w:hAnsiTheme="minorHAnsi" w:cstheme="minorBidi"/>
          <w:b w:val="0"/>
          <w:noProof/>
          <w:szCs w:val="22"/>
          <w:lang w:eastAsia="de-DE"/>
        </w:rPr>
      </w:pPr>
      <w:hyperlink w:anchor="_Toc95141253" w:history="1">
        <w:r w:rsidR="00AD777B" w:rsidRPr="00B65542">
          <w:rPr>
            <w:rStyle w:val="Hyperlink"/>
            <w:noProof/>
          </w:rPr>
          <w:t>Literaturverzeichnis</w:t>
        </w:r>
        <w:r w:rsidR="00AD777B">
          <w:rPr>
            <w:noProof/>
            <w:webHidden/>
          </w:rPr>
          <w:tab/>
        </w:r>
        <w:r w:rsidR="00AD777B">
          <w:rPr>
            <w:noProof/>
            <w:webHidden/>
          </w:rPr>
          <w:fldChar w:fldCharType="begin"/>
        </w:r>
        <w:r w:rsidR="00AD777B">
          <w:rPr>
            <w:noProof/>
            <w:webHidden/>
          </w:rPr>
          <w:instrText xml:space="preserve"> PAGEREF _Toc95141253 \h </w:instrText>
        </w:r>
        <w:r w:rsidR="00AD777B">
          <w:rPr>
            <w:noProof/>
            <w:webHidden/>
          </w:rPr>
        </w:r>
        <w:r w:rsidR="00AD777B">
          <w:rPr>
            <w:noProof/>
            <w:webHidden/>
          </w:rPr>
          <w:fldChar w:fldCharType="separate"/>
        </w:r>
        <w:r w:rsidR="00AD777B">
          <w:rPr>
            <w:noProof/>
            <w:webHidden/>
          </w:rPr>
          <w:t>4</w:t>
        </w:r>
        <w:r w:rsidR="00AD777B">
          <w:rPr>
            <w:noProof/>
            <w:webHidden/>
          </w:rPr>
          <w:fldChar w:fldCharType="end"/>
        </w:r>
      </w:hyperlink>
    </w:p>
    <w:p w14:paraId="4FE7411A" w14:textId="05E4ABC4" w:rsidR="00AD777B" w:rsidRDefault="00FE48BA">
      <w:pPr>
        <w:pStyle w:val="Verzeichnis1"/>
        <w:tabs>
          <w:tab w:val="right" w:leader="dot" w:pos="8778"/>
        </w:tabs>
        <w:rPr>
          <w:rFonts w:asciiTheme="minorHAnsi" w:eastAsiaTheme="minorEastAsia" w:hAnsiTheme="minorHAnsi" w:cstheme="minorBidi"/>
          <w:b w:val="0"/>
          <w:noProof/>
          <w:szCs w:val="22"/>
          <w:lang w:eastAsia="de-DE"/>
        </w:rPr>
      </w:pPr>
      <w:hyperlink w:anchor="_Toc95141254" w:history="1">
        <w:r w:rsidR="00AD777B" w:rsidRPr="00B65542">
          <w:rPr>
            <w:rStyle w:val="Hyperlink"/>
            <w:noProof/>
          </w:rPr>
          <w:t>Anhang</w:t>
        </w:r>
        <w:r w:rsidR="00AD777B">
          <w:rPr>
            <w:noProof/>
            <w:webHidden/>
          </w:rPr>
          <w:tab/>
        </w:r>
        <w:r w:rsidR="00AD777B">
          <w:rPr>
            <w:noProof/>
            <w:webHidden/>
          </w:rPr>
          <w:fldChar w:fldCharType="begin"/>
        </w:r>
        <w:r w:rsidR="00AD777B">
          <w:rPr>
            <w:noProof/>
            <w:webHidden/>
          </w:rPr>
          <w:instrText xml:space="preserve"> PAGEREF _Toc95141254 \h </w:instrText>
        </w:r>
        <w:r w:rsidR="00AD777B">
          <w:rPr>
            <w:noProof/>
            <w:webHidden/>
          </w:rPr>
        </w:r>
        <w:r w:rsidR="00AD777B">
          <w:rPr>
            <w:noProof/>
            <w:webHidden/>
          </w:rPr>
          <w:fldChar w:fldCharType="separate"/>
        </w:r>
        <w:r w:rsidR="00AD777B">
          <w:rPr>
            <w:noProof/>
            <w:webHidden/>
          </w:rPr>
          <w:t>5</w:t>
        </w:r>
        <w:r w:rsidR="00AD777B">
          <w:rPr>
            <w:noProof/>
            <w:webHidden/>
          </w:rPr>
          <w:fldChar w:fldCharType="end"/>
        </w:r>
      </w:hyperlink>
    </w:p>
    <w:p w14:paraId="771E6780" w14:textId="07341A40" w:rsidR="006E696E" w:rsidRPr="006E696E" w:rsidRDefault="00CF49E8" w:rsidP="006E696E">
      <w:pPr>
        <w:rPr>
          <w:rFonts w:eastAsia="SimSun"/>
          <w:sz w:val="24"/>
        </w:rPr>
        <w:sectPr w:rsidR="006E696E" w:rsidRPr="006E696E" w:rsidSect="00F968CC">
          <w:headerReference w:type="default" r:id="rId8"/>
          <w:footerReference w:type="even" r:id="rId9"/>
          <w:footerReference w:type="default" r:id="rId10"/>
          <w:headerReference w:type="first" r:id="rId11"/>
          <w:footerReference w:type="first" r:id="rId12"/>
          <w:pgSz w:w="11907" w:h="16840" w:code="9"/>
          <w:pgMar w:top="2061" w:right="1418" w:bottom="1418" w:left="1701" w:header="680" w:footer="709" w:gutter="0"/>
          <w:pgNumType w:fmt="upperRoman" w:start="1"/>
          <w:cols w:space="708"/>
          <w:titlePg/>
          <w:docGrid w:linePitch="360"/>
        </w:sectPr>
      </w:pPr>
      <w:r>
        <w:rPr>
          <w:rFonts w:eastAsia="SimSun"/>
          <w:caps/>
        </w:rPr>
        <w:fldChar w:fldCharType="end"/>
      </w:r>
    </w:p>
    <w:p w14:paraId="64758EE9" w14:textId="77777777" w:rsidR="006E696E" w:rsidRPr="006E696E" w:rsidRDefault="006E696E" w:rsidP="006E696E">
      <w:pPr>
        <w:pStyle w:val="berschriftohneZiffer"/>
      </w:pPr>
      <w:bookmarkStart w:id="11" w:name="_Toc462062686"/>
      <w:bookmarkStart w:id="12" w:name="_Toc462062752"/>
      <w:bookmarkStart w:id="13" w:name="_Toc524790705"/>
      <w:bookmarkStart w:id="14" w:name="_Toc95141245"/>
      <w:r w:rsidRPr="006E696E">
        <w:t>Abbildungs</w:t>
      </w:r>
      <w:bookmarkEnd w:id="11"/>
      <w:bookmarkEnd w:id="12"/>
      <w:r w:rsidRPr="006E696E">
        <w:t>verzeichnis</w:t>
      </w:r>
      <w:bookmarkEnd w:id="13"/>
      <w:bookmarkEnd w:id="14"/>
    </w:p>
    <w:p w14:paraId="0CF872C4" w14:textId="77777777" w:rsidR="00AD06B6" w:rsidRDefault="00CF49E8">
      <w:pPr>
        <w:pStyle w:val="Abbildungsverzeichnis"/>
        <w:tabs>
          <w:tab w:val="right" w:leader="dot" w:pos="8778"/>
        </w:tabs>
        <w:rPr>
          <w:rFonts w:asciiTheme="minorHAnsi" w:eastAsiaTheme="minorEastAsia" w:hAnsiTheme="minorHAnsi" w:cstheme="minorBidi"/>
          <w:noProof/>
          <w:szCs w:val="22"/>
          <w:lang w:eastAsia="de-DE"/>
        </w:rPr>
      </w:pPr>
      <w:r>
        <w:rPr>
          <w:b/>
          <w:bCs/>
          <w:caps/>
        </w:rPr>
        <w:fldChar w:fldCharType="begin"/>
      </w:r>
      <w:r>
        <w:rPr>
          <w:b/>
          <w:bCs/>
          <w:caps/>
        </w:rPr>
        <w:instrText xml:space="preserve"> TOC \t "Tabelle &amp; Abbildungen - Bezeichnung;1" \c "Abbildung" </w:instrText>
      </w:r>
      <w:r>
        <w:rPr>
          <w:b/>
          <w:bCs/>
          <w:caps/>
        </w:rPr>
        <w:fldChar w:fldCharType="separate"/>
      </w:r>
      <w:r w:rsidR="00AD06B6">
        <w:rPr>
          <w:noProof/>
        </w:rPr>
        <w:t>Abbildung 1: Beispiel für eine Abbildung</w:t>
      </w:r>
      <w:r w:rsidR="00AD06B6">
        <w:rPr>
          <w:noProof/>
        </w:rPr>
        <w:tab/>
      </w:r>
      <w:r w:rsidR="00AD06B6">
        <w:rPr>
          <w:noProof/>
        </w:rPr>
        <w:fldChar w:fldCharType="begin"/>
      </w:r>
      <w:r w:rsidR="00AD06B6">
        <w:rPr>
          <w:noProof/>
        </w:rPr>
        <w:instrText xml:space="preserve"> PAGEREF _Toc534644986 \h </w:instrText>
      </w:r>
      <w:r w:rsidR="00AD06B6">
        <w:rPr>
          <w:noProof/>
        </w:rPr>
      </w:r>
      <w:r w:rsidR="00AD06B6">
        <w:rPr>
          <w:noProof/>
        </w:rPr>
        <w:fldChar w:fldCharType="separate"/>
      </w:r>
      <w:r w:rsidR="00AD06B6">
        <w:rPr>
          <w:noProof/>
        </w:rPr>
        <w:t>2</w:t>
      </w:r>
      <w:r w:rsidR="00AD06B6">
        <w:rPr>
          <w:noProof/>
        </w:rPr>
        <w:fldChar w:fldCharType="end"/>
      </w:r>
    </w:p>
    <w:p w14:paraId="32576ED1" w14:textId="77777777" w:rsidR="00AD06B6" w:rsidRDefault="00AD06B6">
      <w:pPr>
        <w:pStyle w:val="Abbildungsverzeichnis"/>
        <w:tabs>
          <w:tab w:val="right" w:leader="dot" w:pos="8778"/>
        </w:tabs>
        <w:rPr>
          <w:rFonts w:asciiTheme="minorHAnsi" w:eastAsiaTheme="minorEastAsia" w:hAnsiTheme="minorHAnsi" w:cstheme="minorBidi"/>
          <w:noProof/>
          <w:szCs w:val="22"/>
          <w:lang w:eastAsia="de-DE"/>
        </w:rPr>
      </w:pPr>
      <w:r>
        <w:rPr>
          <w:noProof/>
        </w:rPr>
        <w:t>Abbildung 2: Beispiel für Formatvorlagenkatalog &amp; Beschriftungsoption</w:t>
      </w:r>
      <w:r>
        <w:rPr>
          <w:noProof/>
        </w:rPr>
        <w:tab/>
      </w:r>
      <w:r>
        <w:rPr>
          <w:noProof/>
        </w:rPr>
        <w:fldChar w:fldCharType="begin"/>
      </w:r>
      <w:r>
        <w:rPr>
          <w:noProof/>
        </w:rPr>
        <w:instrText xml:space="preserve"> PAGEREF _Toc534644987 \h </w:instrText>
      </w:r>
      <w:r>
        <w:rPr>
          <w:noProof/>
        </w:rPr>
      </w:r>
      <w:r>
        <w:rPr>
          <w:noProof/>
        </w:rPr>
        <w:fldChar w:fldCharType="separate"/>
      </w:r>
      <w:r>
        <w:rPr>
          <w:noProof/>
        </w:rPr>
        <w:t>3</w:t>
      </w:r>
      <w:r>
        <w:rPr>
          <w:noProof/>
        </w:rPr>
        <w:fldChar w:fldCharType="end"/>
      </w:r>
    </w:p>
    <w:p w14:paraId="5F4328CE" w14:textId="77777777" w:rsidR="006E696E" w:rsidRPr="006E696E" w:rsidRDefault="00CF49E8" w:rsidP="00044F50">
      <w:pPr>
        <w:pStyle w:val="Verzeichnisse"/>
      </w:pPr>
      <w:r>
        <w:rPr>
          <w:b/>
          <w:bCs/>
          <w:caps/>
        </w:rPr>
        <w:fldChar w:fldCharType="end"/>
      </w:r>
    </w:p>
    <w:p w14:paraId="2E8161B8" w14:textId="77777777" w:rsidR="006E696E" w:rsidRPr="006E696E" w:rsidRDefault="006E696E" w:rsidP="006E696E">
      <w:pPr>
        <w:rPr>
          <w:rFonts w:eastAsia="SimSun"/>
        </w:rPr>
      </w:pPr>
    </w:p>
    <w:p w14:paraId="348EA57D" w14:textId="77777777" w:rsidR="006E696E" w:rsidRPr="006E696E" w:rsidRDefault="006E696E" w:rsidP="006E696E">
      <w:pPr>
        <w:pStyle w:val="berschriftohneZiffer"/>
      </w:pPr>
      <w:bookmarkStart w:id="15" w:name="_Toc524790706"/>
      <w:bookmarkStart w:id="16" w:name="_Toc95141246"/>
      <w:r w:rsidRPr="006E696E">
        <w:t>Tabellenverzeichnis</w:t>
      </w:r>
      <w:bookmarkEnd w:id="15"/>
      <w:bookmarkEnd w:id="16"/>
    </w:p>
    <w:p w14:paraId="5F6F777D" w14:textId="77777777" w:rsidR="00CF49E8" w:rsidRDefault="00CF49E8">
      <w:pPr>
        <w:pStyle w:val="Abbildungsverzeichnis"/>
        <w:tabs>
          <w:tab w:val="right" w:leader="dot" w:pos="8778"/>
        </w:tabs>
        <w:rPr>
          <w:rFonts w:asciiTheme="minorHAnsi" w:eastAsiaTheme="minorEastAsia" w:hAnsiTheme="minorHAnsi" w:cstheme="minorBidi"/>
          <w:noProof/>
          <w:szCs w:val="22"/>
          <w:lang w:eastAsia="de-DE"/>
        </w:rPr>
      </w:pPr>
      <w:r>
        <w:rPr>
          <w:b/>
          <w:bCs/>
          <w:caps/>
        </w:rPr>
        <w:fldChar w:fldCharType="begin"/>
      </w:r>
      <w:r>
        <w:rPr>
          <w:b/>
          <w:bCs/>
          <w:caps/>
        </w:rPr>
        <w:instrText xml:space="preserve"> TOC \t "Tabelle &amp; Abbildungen - Bezeichnung;1" \c "Tabelle" </w:instrText>
      </w:r>
      <w:r>
        <w:rPr>
          <w:b/>
          <w:bCs/>
          <w:caps/>
        </w:rPr>
        <w:fldChar w:fldCharType="separate"/>
      </w:r>
      <w:r>
        <w:rPr>
          <w:noProof/>
        </w:rPr>
        <w:t>Tabelle 1: Bezeichnung der Tabelle</w:t>
      </w:r>
      <w:r>
        <w:rPr>
          <w:noProof/>
        </w:rPr>
        <w:tab/>
      </w:r>
      <w:r>
        <w:rPr>
          <w:noProof/>
        </w:rPr>
        <w:fldChar w:fldCharType="begin"/>
      </w:r>
      <w:r>
        <w:rPr>
          <w:noProof/>
        </w:rPr>
        <w:instrText xml:space="preserve"> PAGEREF _Toc532978765 \h </w:instrText>
      </w:r>
      <w:r>
        <w:rPr>
          <w:noProof/>
        </w:rPr>
      </w:r>
      <w:r>
        <w:rPr>
          <w:noProof/>
        </w:rPr>
        <w:fldChar w:fldCharType="separate"/>
      </w:r>
      <w:r w:rsidR="00AD06B6">
        <w:rPr>
          <w:noProof/>
        </w:rPr>
        <w:t>3</w:t>
      </w:r>
      <w:r>
        <w:rPr>
          <w:noProof/>
        </w:rPr>
        <w:fldChar w:fldCharType="end"/>
      </w:r>
    </w:p>
    <w:p w14:paraId="5247D066" w14:textId="77777777" w:rsidR="006E696E" w:rsidRPr="006E696E" w:rsidRDefault="00CF49E8" w:rsidP="00290405">
      <w:pPr>
        <w:rPr>
          <w:rFonts w:eastAsia="SimSun"/>
        </w:rPr>
      </w:pPr>
      <w:r>
        <w:rPr>
          <w:b/>
          <w:bCs/>
          <w:caps/>
        </w:rPr>
        <w:fldChar w:fldCharType="end"/>
      </w:r>
    </w:p>
    <w:p w14:paraId="2812B8AA" w14:textId="77777777" w:rsidR="006E696E" w:rsidRPr="006E696E" w:rsidRDefault="006E696E" w:rsidP="006E696E">
      <w:pPr>
        <w:rPr>
          <w:rFonts w:eastAsia="SimSun"/>
        </w:rPr>
      </w:pPr>
    </w:p>
    <w:p w14:paraId="714322E7" w14:textId="77777777" w:rsidR="006E696E" w:rsidRPr="006E696E" w:rsidRDefault="006E696E" w:rsidP="006E696E">
      <w:pPr>
        <w:pStyle w:val="berschriftohneZiffer"/>
      </w:pPr>
      <w:bookmarkStart w:id="17" w:name="_Toc462062688"/>
      <w:bookmarkStart w:id="18" w:name="_Toc462062754"/>
      <w:bookmarkStart w:id="19" w:name="_Toc524790707"/>
      <w:bookmarkStart w:id="20" w:name="_Toc95141247"/>
      <w:r w:rsidRPr="006E696E">
        <w:t>Abkürzungsverzeichnis</w:t>
      </w:r>
      <w:bookmarkEnd w:id="17"/>
      <w:bookmarkEnd w:id="18"/>
      <w:bookmarkEnd w:id="19"/>
      <w:bookmarkEnd w:id="20"/>
    </w:p>
    <w:p w14:paraId="379EED42" w14:textId="77777777" w:rsidR="006E696E" w:rsidRPr="006E696E" w:rsidRDefault="006E696E" w:rsidP="00CF49E8">
      <w:pPr>
        <w:pStyle w:val="Abkrzungsverzeichnis"/>
      </w:pPr>
      <w:r w:rsidRPr="006E696E">
        <w:t>IHK</w:t>
      </w:r>
      <w:r w:rsidRPr="006E696E">
        <w:tab/>
      </w:r>
      <w:r w:rsidRPr="006E696E">
        <w:tab/>
        <w:t>Industrie- und Handelskammer</w:t>
      </w:r>
    </w:p>
    <w:p w14:paraId="6700C1D5" w14:textId="77777777" w:rsidR="006E696E" w:rsidRPr="006E696E" w:rsidRDefault="006E696E" w:rsidP="00CF49E8">
      <w:pPr>
        <w:pStyle w:val="Abkrzungsverzeichnis"/>
      </w:pPr>
      <w:r w:rsidRPr="006E696E">
        <w:t xml:space="preserve">TU </w:t>
      </w:r>
      <w:r w:rsidRPr="006E696E">
        <w:tab/>
      </w:r>
      <w:r w:rsidRPr="006E696E">
        <w:tab/>
        <w:t>Technische Universität</w:t>
      </w:r>
    </w:p>
    <w:p w14:paraId="231905D0" w14:textId="77777777" w:rsidR="006E696E" w:rsidRPr="006E696E" w:rsidRDefault="006E696E" w:rsidP="006E696E">
      <w:pPr>
        <w:rPr>
          <w:rFonts w:eastAsia="SimSun"/>
        </w:rPr>
      </w:pPr>
    </w:p>
    <w:p w14:paraId="1200B297" w14:textId="77777777" w:rsidR="006E696E" w:rsidRPr="006E696E" w:rsidRDefault="006E696E" w:rsidP="006E696E">
      <w:pPr>
        <w:rPr>
          <w:rFonts w:eastAsia="SimSun"/>
        </w:rPr>
      </w:pPr>
    </w:p>
    <w:p w14:paraId="3FCFFCE8" w14:textId="77777777" w:rsidR="006E696E" w:rsidRPr="006E696E" w:rsidRDefault="006E696E" w:rsidP="00CF49E8">
      <w:pPr>
        <w:pStyle w:val="Abkrzungsverzeichnis"/>
        <w:sectPr w:rsidR="006E696E" w:rsidRPr="006E696E" w:rsidSect="00F968CC">
          <w:headerReference w:type="default" r:id="rId13"/>
          <w:headerReference w:type="first" r:id="rId14"/>
          <w:pgSz w:w="11907" w:h="16840" w:code="9"/>
          <w:pgMar w:top="1701" w:right="1418" w:bottom="1418" w:left="1701" w:header="680" w:footer="709" w:gutter="0"/>
          <w:pgNumType w:fmt="upperRoman"/>
          <w:cols w:space="708"/>
          <w:docGrid w:linePitch="360"/>
        </w:sectPr>
      </w:pPr>
    </w:p>
    <w:p w14:paraId="29263702" w14:textId="77777777" w:rsidR="006E696E" w:rsidRPr="000C592E" w:rsidRDefault="006E696E" w:rsidP="000C592E">
      <w:pPr>
        <w:pStyle w:val="berschrift1"/>
      </w:pPr>
      <w:bookmarkStart w:id="21" w:name="_Toc95141248"/>
      <w:r w:rsidRPr="000C592E">
        <w:t>Einleitung</w:t>
      </w:r>
      <w:bookmarkEnd w:id="21"/>
    </w:p>
    <w:p w14:paraId="3A1922B1" w14:textId="67C9B3F4" w:rsidR="006334AC" w:rsidRPr="006E696E" w:rsidRDefault="006334AC" w:rsidP="006334AC">
      <w:pPr>
        <w:pStyle w:val="Text"/>
      </w:pPr>
      <w:r>
        <w:t xml:space="preserve">Für den Text Ihrer Arbeit nutzen Sie bitte die Formatvorlage </w:t>
      </w:r>
      <w:r w:rsidRPr="006334AC">
        <w:rPr>
          <w:b/>
        </w:rPr>
        <w:t>Text</w:t>
      </w:r>
      <w:r>
        <w:t>. Bitte bilden Sie k</w:t>
      </w:r>
      <w:r w:rsidR="00565BC8">
        <w:t>eine Absätze aus nur einem Satz</w:t>
      </w:r>
      <w:r w:rsidR="003517A2">
        <w:t>.</w:t>
      </w:r>
      <w:r>
        <w:t xml:space="preserve"> Geben Sie bei Quellangaben neben Autor und Jahr </w:t>
      </w:r>
      <w:r w:rsidR="00565BC8">
        <w:t xml:space="preserve">unbedingt </w:t>
      </w:r>
      <w:r>
        <w:t xml:space="preserve">auch die Seitenzahl </w:t>
      </w:r>
      <w:r w:rsidR="00AD777B">
        <w:t xml:space="preserve">im Fließtext </w:t>
      </w:r>
      <w:r>
        <w:t xml:space="preserve">an. </w:t>
      </w:r>
      <w:r w:rsidR="00565BC8">
        <w:t>Weitere Hinweise finden Sie in unserem Leitfaden für Abschlussarbeiten.</w:t>
      </w:r>
    </w:p>
    <w:p w14:paraId="7154A768" w14:textId="430F3568" w:rsidR="006E696E" w:rsidRPr="00C70807" w:rsidRDefault="00AD777B" w:rsidP="00C70807">
      <w:pPr>
        <w:pStyle w:val="Zitat"/>
      </w:pPr>
      <w:r>
        <w:t>„</w:t>
      </w:r>
      <w:r w:rsidR="006334AC" w:rsidRPr="00C70807">
        <w:t>Falls S</w:t>
      </w:r>
      <w:r>
        <w:t xml:space="preserve">ie längere direkte Zitate über drei </w:t>
      </w:r>
      <w:r w:rsidR="006334AC" w:rsidRPr="00C70807">
        <w:t>oder mehr</w:t>
      </w:r>
      <w:r>
        <w:t xml:space="preserve"> Zeilen in Ihre</w:t>
      </w:r>
      <w:r w:rsidR="006334AC" w:rsidRPr="00C70807">
        <w:t xml:space="preserve"> Arbeit einfügen, nutzen Sie bitte die Formatvorlage </w:t>
      </w:r>
      <w:r w:rsidR="00565BC8" w:rsidRPr="00C70807">
        <w:t>‚</w:t>
      </w:r>
      <w:r w:rsidR="006E696E" w:rsidRPr="00C70807">
        <w:t>M</w:t>
      </w:r>
      <w:r w:rsidR="00565BC8" w:rsidRPr="00C70807">
        <w:t>ehrzeiliges Zitat über 3 Zeilen‘</w:t>
      </w:r>
      <w:r w:rsidR="006334AC" w:rsidRPr="00C70807">
        <w:t>, sodass das lange Zitat einzeilig und eingerückt formatiert ist.“</w:t>
      </w:r>
      <w:r w:rsidR="006E696E" w:rsidRPr="00C70807">
        <w:t xml:space="preserve"> </w:t>
      </w:r>
      <w:r w:rsidR="006E696E" w:rsidRPr="00C70807">
        <w:fldChar w:fldCharType="begin"/>
      </w:r>
      <w:r w:rsidR="006E696E" w:rsidRPr="00C70807">
        <w:instrText xml:space="preserve"> ADDIN ZOTERO_ITEM CSL_CITATION {"citationID":"1m36rg644s","properties":{"formattedCitation":"(Kelley, Singer, &amp; Herrington, 2016, S. 35)","plainCitation":"(Kelley, Singer, &amp; Herrington, 2016, S. 35)"},"citationItems":[{"id":847,"uris":["http://zotero.org/users/2819315/items/K27QCFNN"],"uri":["http://zotero.org/users/2819315/items/K27QCFNN"],"itemData":{"id":847,"type":"report","title":"Global Entrepreneurship Monitor - 2015/16 Global Report","collection-title":"Global Entrepreneurship Monitor","publisher":"Global  Entrepreneurship Research Association (GERA)","author":[{"family":"Kelley","given":"D"},{"family":"Singer","given":"S"},{"family":"Herrington","given":"M"}],"issued":{"date-parts":[["2016"]]}},"locator":"35"}],"schema":"https://github.com/citation-style-language/schema/raw/master/csl-citation.json"} </w:instrText>
      </w:r>
      <w:r w:rsidR="006E696E" w:rsidRPr="00C70807">
        <w:fldChar w:fldCharType="separate"/>
      </w:r>
      <w:r w:rsidR="006334AC" w:rsidRPr="00C70807">
        <w:t>(Autor</w:t>
      </w:r>
      <w:r w:rsidR="006E696E" w:rsidRPr="00C70807">
        <w:t>, 2016</w:t>
      </w:r>
      <w:r w:rsidR="00B91236">
        <w:t>a</w:t>
      </w:r>
      <w:r w:rsidR="006E696E" w:rsidRPr="00C70807">
        <w:t>, S. </w:t>
      </w:r>
      <w:r w:rsidR="006334AC" w:rsidRPr="00C70807">
        <w:t>123</w:t>
      </w:r>
      <w:r w:rsidR="006E696E" w:rsidRPr="00C70807">
        <w:t>)</w:t>
      </w:r>
      <w:r w:rsidR="006E696E" w:rsidRPr="00C70807">
        <w:fldChar w:fldCharType="end"/>
      </w:r>
    </w:p>
    <w:p w14:paraId="57A72915" w14:textId="3D245007" w:rsidR="00565BC8" w:rsidRDefault="00550A1B" w:rsidP="00C70807">
      <w:pPr>
        <w:pStyle w:val="Text"/>
        <w:rPr>
          <w:rFonts w:eastAsia="SimSun"/>
        </w:rPr>
      </w:pPr>
      <w:r>
        <w:rPr>
          <w:rFonts w:eastAsia="SimSun"/>
        </w:rPr>
        <w:t>Weiterführende Informationen können bei Bedarf in den Anhang aufge</w:t>
      </w:r>
      <w:r w:rsidR="00AD777B">
        <w:rPr>
          <w:rFonts w:eastAsia="SimSun"/>
        </w:rPr>
        <w:t>nommen werden (siehe Anhang 1). D</w:t>
      </w:r>
      <w:r>
        <w:rPr>
          <w:rFonts w:eastAsia="SimSun"/>
        </w:rPr>
        <w:t xml:space="preserve">ie Informationen aus dem Anhang sollten jedoch nicht notwendig sein, um die Arbeit zu verstehen. Bitte verweisen Sie auf jeden Anhang mindestens einmal im Hauptteil. </w:t>
      </w:r>
    </w:p>
    <w:p w14:paraId="42DFDE79" w14:textId="77777777" w:rsidR="006E696E" w:rsidRPr="000C592E" w:rsidRDefault="006E696E" w:rsidP="000C592E">
      <w:pPr>
        <w:pStyle w:val="berschrift1"/>
      </w:pPr>
      <w:bookmarkStart w:id="22" w:name="_Toc524790709"/>
      <w:bookmarkStart w:id="23" w:name="_Toc95141249"/>
      <w:r w:rsidRPr="000C592E">
        <w:t>Theoretische Grundlagen und Forschungsstand</w:t>
      </w:r>
      <w:bookmarkEnd w:id="22"/>
      <w:bookmarkEnd w:id="23"/>
    </w:p>
    <w:p w14:paraId="2166AB9D" w14:textId="77777777" w:rsidR="006E696E" w:rsidRPr="006E696E" w:rsidRDefault="00044F50" w:rsidP="00400261">
      <w:pPr>
        <w:pStyle w:val="Text"/>
      </w:pPr>
      <w:r>
        <w:t>Text, Text, Text</w:t>
      </w:r>
    </w:p>
    <w:p w14:paraId="7AD26FD6" w14:textId="77777777" w:rsidR="006E696E" w:rsidRDefault="006E696E" w:rsidP="000C592E">
      <w:pPr>
        <w:pStyle w:val="berschrift2"/>
      </w:pPr>
      <w:bookmarkStart w:id="24" w:name="_Toc95141250"/>
      <w:r w:rsidRPr="000C592E">
        <w:t>Überschrift 2</w:t>
      </w:r>
      <w:bookmarkEnd w:id="24"/>
    </w:p>
    <w:p w14:paraId="761961B8" w14:textId="77777777" w:rsidR="00044F50" w:rsidRPr="006E696E" w:rsidRDefault="00044F50" w:rsidP="00044F50">
      <w:pPr>
        <w:pStyle w:val="Text"/>
      </w:pPr>
      <w:r>
        <w:t>Text, Text, Text</w:t>
      </w:r>
    </w:p>
    <w:p w14:paraId="46C6CF26" w14:textId="77777777" w:rsidR="006E696E" w:rsidRDefault="006E696E" w:rsidP="006E696E">
      <w:pPr>
        <w:pStyle w:val="berschrift3"/>
      </w:pPr>
      <w:bookmarkStart w:id="25" w:name="_Toc95141251"/>
      <w:r w:rsidRPr="006E696E">
        <w:t>Überschrift 3</w:t>
      </w:r>
      <w:bookmarkEnd w:id="25"/>
    </w:p>
    <w:p w14:paraId="5405AFA8" w14:textId="77777777" w:rsidR="00044F50" w:rsidRPr="006E696E" w:rsidRDefault="00044F50" w:rsidP="00044F50">
      <w:pPr>
        <w:pStyle w:val="Text"/>
      </w:pPr>
      <w:r>
        <w:t>Text, Text, Text</w:t>
      </w:r>
    </w:p>
    <w:p w14:paraId="7930AB7A" w14:textId="77777777" w:rsidR="00400261" w:rsidRPr="00400261" w:rsidRDefault="006334AC" w:rsidP="00400261">
      <w:pPr>
        <w:pStyle w:val="Aufzhlungen"/>
      </w:pPr>
      <w:r>
        <w:t>Für Aufzählungen nutzen Sie die Formatvorlage „</w:t>
      </w:r>
      <w:r w:rsidR="00400261" w:rsidRPr="00400261">
        <w:t>Aufzählung</w:t>
      </w:r>
      <w:r>
        <w:t>“</w:t>
      </w:r>
      <w:r w:rsidR="00400261" w:rsidRPr="00400261">
        <w:t xml:space="preserve"> </w:t>
      </w:r>
    </w:p>
    <w:p w14:paraId="5B2F534A" w14:textId="77777777" w:rsidR="00400261" w:rsidRDefault="00400261" w:rsidP="00400261">
      <w:pPr>
        <w:pStyle w:val="Aufzhlungen"/>
      </w:pPr>
      <w:r>
        <w:t>Aufzählung</w:t>
      </w:r>
    </w:p>
    <w:p w14:paraId="419B3458" w14:textId="77777777" w:rsidR="00B9007B" w:rsidRPr="00400261" w:rsidRDefault="00B9007B" w:rsidP="00B9007B">
      <w:pPr>
        <w:pStyle w:val="Text"/>
      </w:pPr>
      <w:r>
        <w:t xml:space="preserve">Achten Sie darauf, dass Tabellen und Abbildungen gut lesbar sind. Versuchen Sie stets Tabellen und Abbildungen selbst zu erstellen, statt Screenshots zu </w:t>
      </w:r>
      <w:r w:rsidR="00601B9E">
        <w:t>verwenden</w:t>
      </w:r>
      <w:r w:rsidR="00B91236">
        <w:rPr>
          <w:rStyle w:val="Funotenzeichen"/>
        </w:rPr>
        <w:footnoteReference w:id="1"/>
      </w:r>
      <w:r>
        <w:t xml:space="preserve">. </w:t>
      </w:r>
    </w:p>
    <w:p w14:paraId="7A33F479" w14:textId="77777777" w:rsidR="00601B9E" w:rsidRDefault="00601B9E" w:rsidP="00601B9E">
      <w:pPr>
        <w:pStyle w:val="Beschriftung"/>
        <w:keepNext/>
        <w:jc w:val="both"/>
      </w:pPr>
      <w:bookmarkStart w:id="26" w:name="_Toc534644986"/>
      <w:r>
        <w:t xml:space="preserve">Abbildung </w:t>
      </w:r>
      <w:r w:rsidR="00FE48BA">
        <w:fldChar w:fldCharType="begin"/>
      </w:r>
      <w:r w:rsidR="00FE48BA">
        <w:instrText xml:space="preserve"> SEQ Abbildung \* ARABIC </w:instrText>
      </w:r>
      <w:r w:rsidR="00FE48BA">
        <w:fldChar w:fldCharType="separate"/>
      </w:r>
      <w:r>
        <w:rPr>
          <w:noProof/>
        </w:rPr>
        <w:t>1</w:t>
      </w:r>
      <w:r w:rsidR="00FE48BA">
        <w:rPr>
          <w:noProof/>
        </w:rPr>
        <w:fldChar w:fldCharType="end"/>
      </w:r>
      <w:r>
        <w:t>: Beispiel für eine Abbildung</w:t>
      </w:r>
      <w:bookmarkEnd w:id="26"/>
    </w:p>
    <w:p w14:paraId="3636C45D" w14:textId="77777777" w:rsidR="00601B9E" w:rsidRDefault="00601B9E" w:rsidP="00601B9E">
      <w:pPr>
        <w:jc w:val="center"/>
      </w:pPr>
      <w:r>
        <w:rPr>
          <w:noProof/>
          <w:lang w:eastAsia="de-DE"/>
        </w:rPr>
        <w:drawing>
          <wp:inline distT="0" distB="0" distL="0" distR="0" wp14:anchorId="2366CD3E" wp14:editId="39DC7F77">
            <wp:extent cx="4702628" cy="2059441"/>
            <wp:effectExtent l="0" t="0" r="3175" b="17145"/>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17E7BE" w14:textId="77777777" w:rsidR="00601B9E" w:rsidRPr="00601B9E" w:rsidRDefault="00601B9E" w:rsidP="00601B9E">
      <w:pPr>
        <w:pStyle w:val="TabelleAbbildung-Quelle"/>
      </w:pPr>
      <w:r>
        <w:t>Quelle: Eigene Darstellung in Anlehnung an IfM Bonn (2017)</w:t>
      </w:r>
    </w:p>
    <w:p w14:paraId="26225A90" w14:textId="77777777" w:rsidR="006E696E" w:rsidRDefault="00FC6FCF" w:rsidP="000C592E">
      <w:pPr>
        <w:pStyle w:val="berschrift1"/>
      </w:pPr>
      <w:bookmarkStart w:id="27" w:name="_Toc95141252"/>
      <w:r>
        <w:t xml:space="preserve">Weitere </w:t>
      </w:r>
      <w:r w:rsidR="000C592E">
        <w:t>Hinweise zur Nutzung der Formatvorlage</w:t>
      </w:r>
      <w:bookmarkEnd w:id="27"/>
    </w:p>
    <w:p w14:paraId="0EF90794" w14:textId="77777777" w:rsidR="00FC6FCF" w:rsidRPr="00400261" w:rsidRDefault="00FC6FCF" w:rsidP="00FC6FCF">
      <w:pPr>
        <w:pStyle w:val="Text"/>
      </w:pPr>
      <w:r>
        <w:t xml:space="preserve">Bitte verweisen Sie auf alle Abbildungen und Tabellen im Text. Ein Beispiel für eine Tabelle finden Sie nachfolgend, siehe </w:t>
      </w:r>
      <w:r>
        <w:fldChar w:fldCharType="begin"/>
      </w:r>
      <w:r>
        <w:instrText xml:space="preserve"> REF _Ref534641518 \h </w:instrText>
      </w:r>
      <w:r>
        <w:fldChar w:fldCharType="separate"/>
      </w:r>
      <w:r>
        <w:t xml:space="preserve">Tabelle </w:t>
      </w:r>
      <w:r>
        <w:rPr>
          <w:noProof/>
        </w:rPr>
        <w:t>1</w:t>
      </w:r>
      <w:r>
        <w:fldChar w:fldCharType="end"/>
      </w:r>
      <w:r>
        <w:t xml:space="preserve">. </w:t>
      </w:r>
    </w:p>
    <w:p w14:paraId="02A47443" w14:textId="77777777" w:rsidR="00FC6FCF" w:rsidRDefault="00FC6FCF" w:rsidP="00FC6FCF">
      <w:pPr>
        <w:pStyle w:val="Beschriftung"/>
        <w:keepNext/>
      </w:pPr>
      <w:bookmarkStart w:id="28" w:name="_Ref534641518"/>
      <w:bookmarkStart w:id="29" w:name="_Toc532978765"/>
      <w:r>
        <w:t xml:space="preserve">Tabelle </w:t>
      </w:r>
      <w:r w:rsidR="00FE48BA">
        <w:fldChar w:fldCharType="begin"/>
      </w:r>
      <w:r w:rsidR="00FE48BA">
        <w:instrText xml:space="preserve"> SEQ Tabelle \* ARABIC </w:instrText>
      </w:r>
      <w:r w:rsidR="00FE48BA">
        <w:fldChar w:fldCharType="separate"/>
      </w:r>
      <w:r>
        <w:rPr>
          <w:noProof/>
        </w:rPr>
        <w:t>1</w:t>
      </w:r>
      <w:r w:rsidR="00FE48BA">
        <w:rPr>
          <w:noProof/>
        </w:rPr>
        <w:fldChar w:fldCharType="end"/>
      </w:r>
      <w:bookmarkEnd w:id="28"/>
      <w:r>
        <w:t>: Bezeichnung der Tabelle</w:t>
      </w:r>
      <w:bookmarkEnd w:id="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7"/>
        <w:gridCol w:w="1896"/>
        <w:gridCol w:w="1896"/>
        <w:gridCol w:w="1896"/>
      </w:tblGrid>
      <w:tr w:rsidR="00FC6FCF" w:rsidRPr="00400261" w14:paraId="4EAB0FB7" w14:textId="77777777" w:rsidTr="00E2023E">
        <w:trPr>
          <w:jc w:val="center"/>
        </w:trPr>
        <w:tc>
          <w:tcPr>
            <w:tcW w:w="1897" w:type="dxa"/>
          </w:tcPr>
          <w:p w14:paraId="7A0CEA5B" w14:textId="77777777" w:rsidR="00FC6FCF" w:rsidRPr="00400261" w:rsidRDefault="00FC6FCF" w:rsidP="00E2023E">
            <w:pPr>
              <w:spacing w:before="120" w:after="240" w:line="240" w:lineRule="auto"/>
              <w:ind w:right="851"/>
              <w:jc w:val="left"/>
              <w:rPr>
                <w:rFonts w:eastAsia="SimSun"/>
                <w:b/>
                <w:bCs/>
                <w:sz w:val="20"/>
                <w:szCs w:val="20"/>
              </w:rPr>
            </w:pPr>
          </w:p>
        </w:tc>
        <w:tc>
          <w:tcPr>
            <w:tcW w:w="1896" w:type="dxa"/>
          </w:tcPr>
          <w:p w14:paraId="5C8791DB" w14:textId="77777777" w:rsidR="00FC6FCF" w:rsidRPr="00400261" w:rsidRDefault="00FC6FCF" w:rsidP="00E2023E">
            <w:pPr>
              <w:spacing w:before="120" w:after="240" w:line="240" w:lineRule="auto"/>
              <w:ind w:right="851"/>
              <w:jc w:val="left"/>
              <w:rPr>
                <w:rFonts w:eastAsia="SimSun"/>
                <w:b/>
                <w:bCs/>
                <w:sz w:val="20"/>
                <w:szCs w:val="20"/>
              </w:rPr>
            </w:pPr>
          </w:p>
        </w:tc>
        <w:tc>
          <w:tcPr>
            <w:tcW w:w="1896" w:type="dxa"/>
          </w:tcPr>
          <w:p w14:paraId="57F36595" w14:textId="77777777" w:rsidR="00FC6FCF" w:rsidRPr="00400261" w:rsidRDefault="00FC6FCF" w:rsidP="00E2023E">
            <w:pPr>
              <w:spacing w:before="120" w:after="240" w:line="240" w:lineRule="auto"/>
              <w:ind w:right="851"/>
              <w:jc w:val="left"/>
              <w:rPr>
                <w:rFonts w:eastAsia="SimSun"/>
                <w:b/>
                <w:bCs/>
                <w:sz w:val="20"/>
                <w:szCs w:val="20"/>
              </w:rPr>
            </w:pPr>
          </w:p>
        </w:tc>
        <w:tc>
          <w:tcPr>
            <w:tcW w:w="1896" w:type="dxa"/>
          </w:tcPr>
          <w:p w14:paraId="2F8CFBF7" w14:textId="77777777" w:rsidR="00FC6FCF" w:rsidRPr="00400261" w:rsidRDefault="00FC6FCF" w:rsidP="00E2023E">
            <w:pPr>
              <w:spacing w:before="120" w:after="240" w:line="240" w:lineRule="auto"/>
              <w:ind w:right="851"/>
              <w:jc w:val="left"/>
              <w:rPr>
                <w:rFonts w:eastAsia="SimSun"/>
                <w:b/>
                <w:bCs/>
                <w:sz w:val="20"/>
                <w:szCs w:val="20"/>
              </w:rPr>
            </w:pPr>
          </w:p>
        </w:tc>
      </w:tr>
      <w:tr w:rsidR="00FC6FCF" w:rsidRPr="00400261" w14:paraId="4CF4CA3D" w14:textId="77777777" w:rsidTr="00E2023E">
        <w:trPr>
          <w:jc w:val="center"/>
        </w:trPr>
        <w:tc>
          <w:tcPr>
            <w:tcW w:w="1897" w:type="dxa"/>
          </w:tcPr>
          <w:p w14:paraId="1386C948" w14:textId="77777777" w:rsidR="00FC6FCF" w:rsidRPr="00400261" w:rsidRDefault="00FC6FCF" w:rsidP="00E2023E">
            <w:pPr>
              <w:spacing w:before="120" w:after="240" w:line="240" w:lineRule="auto"/>
              <w:ind w:right="851"/>
              <w:jc w:val="left"/>
              <w:rPr>
                <w:rFonts w:eastAsia="SimSun"/>
                <w:b/>
                <w:bCs/>
                <w:sz w:val="20"/>
                <w:szCs w:val="20"/>
              </w:rPr>
            </w:pPr>
          </w:p>
        </w:tc>
        <w:tc>
          <w:tcPr>
            <w:tcW w:w="1896" w:type="dxa"/>
          </w:tcPr>
          <w:p w14:paraId="34E494EA" w14:textId="77777777" w:rsidR="00FC6FCF" w:rsidRPr="00400261" w:rsidRDefault="00FC6FCF" w:rsidP="00E2023E">
            <w:pPr>
              <w:spacing w:before="120" w:after="240" w:line="240" w:lineRule="auto"/>
              <w:ind w:right="851"/>
              <w:jc w:val="left"/>
              <w:rPr>
                <w:rFonts w:eastAsia="SimSun"/>
                <w:b/>
                <w:bCs/>
                <w:sz w:val="20"/>
                <w:szCs w:val="20"/>
              </w:rPr>
            </w:pPr>
          </w:p>
        </w:tc>
        <w:tc>
          <w:tcPr>
            <w:tcW w:w="1896" w:type="dxa"/>
          </w:tcPr>
          <w:p w14:paraId="4031B2F8" w14:textId="77777777" w:rsidR="00FC6FCF" w:rsidRPr="00400261" w:rsidRDefault="00FC6FCF" w:rsidP="00E2023E">
            <w:pPr>
              <w:spacing w:before="120" w:after="240" w:line="240" w:lineRule="auto"/>
              <w:ind w:right="851"/>
              <w:jc w:val="left"/>
              <w:rPr>
                <w:rFonts w:eastAsia="SimSun"/>
                <w:b/>
                <w:bCs/>
                <w:sz w:val="20"/>
                <w:szCs w:val="20"/>
              </w:rPr>
            </w:pPr>
          </w:p>
        </w:tc>
        <w:tc>
          <w:tcPr>
            <w:tcW w:w="1896" w:type="dxa"/>
          </w:tcPr>
          <w:p w14:paraId="4DABA564" w14:textId="77777777" w:rsidR="00FC6FCF" w:rsidRPr="00400261" w:rsidRDefault="00FC6FCF" w:rsidP="00E2023E">
            <w:pPr>
              <w:spacing w:before="120" w:after="240" w:line="240" w:lineRule="auto"/>
              <w:ind w:right="851"/>
              <w:jc w:val="left"/>
              <w:rPr>
                <w:rFonts w:eastAsia="SimSun"/>
                <w:b/>
                <w:bCs/>
                <w:sz w:val="20"/>
                <w:szCs w:val="20"/>
              </w:rPr>
            </w:pPr>
          </w:p>
        </w:tc>
      </w:tr>
    </w:tbl>
    <w:p w14:paraId="65FF68FD" w14:textId="77777777" w:rsidR="00FC6FCF" w:rsidRPr="00400261" w:rsidRDefault="00FC6FCF" w:rsidP="00FC6FCF">
      <w:pPr>
        <w:pStyle w:val="TabelleAbbildung-Quelle"/>
      </w:pPr>
      <w:r w:rsidRPr="00400261">
        <w:t>Quelle: ……</w:t>
      </w:r>
    </w:p>
    <w:p w14:paraId="126BA228" w14:textId="77777777" w:rsidR="000C592E" w:rsidRDefault="00AD06B6" w:rsidP="000C592E">
      <w:pPr>
        <w:pStyle w:val="Text"/>
      </w:pPr>
      <w:r>
        <w:t>N</w:t>
      </w:r>
      <w:r w:rsidR="000C592E">
        <w:t>utzen Sie zum Formatieren</w:t>
      </w:r>
      <w:r w:rsidR="00044F50">
        <w:t xml:space="preserve"> von Überschriften und </w:t>
      </w:r>
      <w:r w:rsidR="000C592E">
        <w:t>Texten den Formatvorlagen</w:t>
      </w:r>
      <w:r w:rsidR="00DE09B4">
        <w:t xml:space="preserve">katalog, siehe </w:t>
      </w:r>
      <w:r w:rsidR="00044F50">
        <w:fldChar w:fldCharType="begin"/>
      </w:r>
      <w:r w:rsidR="00044F50">
        <w:instrText xml:space="preserve"> REF _Ref532976485 \h </w:instrText>
      </w:r>
      <w:r w:rsidR="00044F50">
        <w:fldChar w:fldCharType="separate"/>
      </w:r>
      <w:r w:rsidR="00E50A75">
        <w:t xml:space="preserve">Abbildung </w:t>
      </w:r>
      <w:r w:rsidR="00E50A75">
        <w:rPr>
          <w:noProof/>
        </w:rPr>
        <w:t>2</w:t>
      </w:r>
      <w:r w:rsidR="00044F50">
        <w:fldChar w:fldCharType="end"/>
      </w:r>
      <w:r w:rsidR="00044F50">
        <w:t xml:space="preserve">. </w:t>
      </w:r>
      <w:r w:rsidR="000C592E">
        <w:t xml:space="preserve">Beschriften Sie Tabellen und Grafiken über die Option Rechtsklick </w:t>
      </w:r>
      <w:r w:rsidR="000C592E">
        <w:sym w:font="Wingdings" w:char="F0E0"/>
      </w:r>
      <w:r w:rsidR="000C592E">
        <w:t xml:space="preserve"> Beschriftung einfügen. Wenn Sie die Formatvorlagen korrekt verwenden, können Sie </w:t>
      </w:r>
      <w:r w:rsidR="00790246">
        <w:t>die</w:t>
      </w:r>
      <w:r w:rsidR="00044F50">
        <w:t xml:space="preserve"> </w:t>
      </w:r>
      <w:r w:rsidR="000C592E">
        <w:t>Abbildungs-, Tabellen- und Inhaltsverzeichnisse per Rechtsklick aktualisieren.</w:t>
      </w:r>
      <w:r w:rsidR="00790246">
        <w:t xml:space="preserve"> </w:t>
      </w:r>
    </w:p>
    <w:p w14:paraId="46388FC1" w14:textId="2EDEAA64" w:rsidR="00DE09B4" w:rsidRDefault="00DE09B4" w:rsidP="00DE09B4">
      <w:pPr>
        <w:pStyle w:val="Beschriftung"/>
        <w:keepNext/>
        <w:jc w:val="both"/>
      </w:pPr>
      <w:bookmarkStart w:id="30" w:name="_Ref532976485"/>
      <w:bookmarkStart w:id="31" w:name="_Toc534644987"/>
      <w:r>
        <w:t xml:space="preserve">Abbildung </w:t>
      </w:r>
      <w:r w:rsidR="00FE48BA">
        <w:fldChar w:fldCharType="begin"/>
      </w:r>
      <w:r w:rsidR="00FE48BA">
        <w:instrText xml:space="preserve"> SEQ Abbildung \* ARABIC </w:instrText>
      </w:r>
      <w:r w:rsidR="00FE48BA">
        <w:fldChar w:fldCharType="separate"/>
      </w:r>
      <w:r w:rsidR="00601B9E">
        <w:rPr>
          <w:noProof/>
        </w:rPr>
        <w:t>2</w:t>
      </w:r>
      <w:r w:rsidR="00FE48BA">
        <w:rPr>
          <w:noProof/>
        </w:rPr>
        <w:fldChar w:fldCharType="end"/>
      </w:r>
      <w:bookmarkEnd w:id="30"/>
      <w:r>
        <w:t>: Beispiel für Formatv</w:t>
      </w:r>
      <w:r w:rsidR="00AD777B">
        <w:t>orlagenkatalog und</w:t>
      </w:r>
      <w:r w:rsidR="00044F50">
        <w:t xml:space="preserve"> Beschri</w:t>
      </w:r>
      <w:r>
        <w:t>ftungsoption</w:t>
      </w:r>
      <w:bookmarkEnd w:id="31"/>
    </w:p>
    <w:p w14:paraId="02EFB3F0" w14:textId="77777777" w:rsidR="00DE09B4" w:rsidRDefault="00DE09B4" w:rsidP="00DE09B4">
      <w:pPr>
        <w:pStyle w:val="Text"/>
        <w:keepNext/>
      </w:pPr>
      <w:r>
        <w:rPr>
          <w:noProof/>
          <w:lang w:eastAsia="de-DE"/>
        </w:rPr>
        <w:drawing>
          <wp:inline distT="0" distB="0" distL="0" distR="0" wp14:anchorId="5B12DE0F" wp14:editId="7DDDB984">
            <wp:extent cx="5579745" cy="3066415"/>
            <wp:effectExtent l="0" t="0" r="1905"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3066415"/>
                    </a:xfrm>
                    <a:prstGeom prst="rect">
                      <a:avLst/>
                    </a:prstGeom>
                  </pic:spPr>
                </pic:pic>
              </a:graphicData>
            </a:graphic>
          </wp:inline>
        </w:drawing>
      </w:r>
    </w:p>
    <w:p w14:paraId="40D6A2FA" w14:textId="6D9886F8" w:rsidR="00044F50" w:rsidRDefault="00AD777B" w:rsidP="00044F50">
      <w:pPr>
        <w:pStyle w:val="TabelleAbbildung-Quelle"/>
        <w:rPr>
          <w:rFonts w:eastAsia="SimSun"/>
          <w:lang w:eastAsia="de-DE"/>
        </w:rPr>
      </w:pPr>
      <w:bookmarkStart w:id="32" w:name="_Toc462062694"/>
      <w:bookmarkStart w:id="33" w:name="_Toc462062760"/>
      <w:r>
        <w:rPr>
          <w:rFonts w:eastAsia="SimSun"/>
          <w:lang w:eastAsia="de-DE"/>
        </w:rPr>
        <w:t>Quelle: E</w:t>
      </w:r>
      <w:r w:rsidR="00044F50">
        <w:rPr>
          <w:rFonts w:eastAsia="SimSun"/>
          <w:lang w:eastAsia="de-DE"/>
        </w:rPr>
        <w:t>igene Darstellung</w:t>
      </w:r>
    </w:p>
    <w:p w14:paraId="053731C9" w14:textId="77777777" w:rsidR="00AD06B6" w:rsidRDefault="00AD06B6" w:rsidP="00AD06B6">
      <w:pPr>
        <w:pStyle w:val="Text"/>
        <w:rPr>
          <w:rFonts w:eastAsia="SimSun"/>
          <w:lang w:eastAsia="de-DE"/>
        </w:rPr>
      </w:pPr>
    </w:p>
    <w:p w14:paraId="317D91C9" w14:textId="77777777" w:rsidR="00E22E9A" w:rsidRPr="00E22E9A" w:rsidRDefault="00E22E9A" w:rsidP="00044F50">
      <w:pPr>
        <w:pStyle w:val="TabelleAbbildung-Quelle"/>
        <w:rPr>
          <w:rFonts w:eastAsia="SimSun"/>
          <w:lang w:eastAsia="de-DE"/>
        </w:rPr>
        <w:sectPr w:rsidR="00E22E9A" w:rsidRPr="00E22E9A" w:rsidSect="009F4AFF">
          <w:headerReference w:type="default" r:id="rId17"/>
          <w:footerReference w:type="default" r:id="rId18"/>
          <w:pgSz w:w="11906" w:h="16838"/>
          <w:pgMar w:top="1701" w:right="1418" w:bottom="1701" w:left="1701" w:header="680" w:footer="709" w:gutter="0"/>
          <w:pgNumType w:start="1"/>
          <w:cols w:space="708"/>
          <w:docGrid w:linePitch="360"/>
        </w:sectPr>
      </w:pPr>
    </w:p>
    <w:p w14:paraId="394E947A" w14:textId="77777777" w:rsidR="006E696E" w:rsidRPr="006E696E" w:rsidRDefault="006E696E" w:rsidP="006E696E">
      <w:pPr>
        <w:pStyle w:val="berschriftohneZiffer"/>
      </w:pPr>
      <w:bookmarkStart w:id="34" w:name="_Toc95141253"/>
      <w:r w:rsidRPr="006E696E">
        <w:t>Literaturverzeichnis</w:t>
      </w:r>
      <w:bookmarkEnd w:id="32"/>
      <w:bookmarkEnd w:id="33"/>
      <w:bookmarkEnd w:id="34"/>
    </w:p>
    <w:p w14:paraId="16A2D89A" w14:textId="34EDE3DA" w:rsidR="00BA7E4B" w:rsidRDefault="00215465" w:rsidP="00BA7E4B">
      <w:pPr>
        <w:pStyle w:val="Literaturverz"/>
      </w:pPr>
      <w:r w:rsidRPr="00242FB7">
        <w:t>Verfasser</w:t>
      </w:r>
      <w:r>
        <w:t>:in</w:t>
      </w:r>
      <w:r w:rsidR="00B91236">
        <w:t xml:space="preserve">, </w:t>
      </w:r>
      <w:r>
        <w:t>A</w:t>
      </w:r>
      <w:r w:rsidR="00BA7E4B" w:rsidRPr="00BA7E4B">
        <w:t>.</w:t>
      </w:r>
      <w:r>
        <w:t xml:space="preserve"> A.</w:t>
      </w:r>
      <w:r w:rsidR="00BA7E4B" w:rsidRPr="00BA7E4B">
        <w:t xml:space="preserve"> </w:t>
      </w:r>
      <w:r w:rsidR="00B91236">
        <w:t>(201</w:t>
      </w:r>
      <w:r w:rsidR="006E696E" w:rsidRPr="00BA7E4B">
        <w:t xml:space="preserve">6a). </w:t>
      </w:r>
      <w:r w:rsidR="00E22E9A">
        <w:t>Diese</w:t>
      </w:r>
      <w:r w:rsidR="00BA7E4B">
        <w:t>r Autor hat</w:t>
      </w:r>
      <w:r w:rsidR="00AD777B">
        <w:t xml:space="preserve"> zwei</w:t>
      </w:r>
      <w:r w:rsidR="00E22E9A">
        <w:t xml:space="preserve"> </w:t>
      </w:r>
      <w:r w:rsidR="00BA7E4B">
        <w:t>Journalb</w:t>
      </w:r>
      <w:r w:rsidR="00E22E9A">
        <w:t>eiträge im gleichen Jahr geschrieben</w:t>
      </w:r>
      <w:r w:rsidR="006E696E">
        <w:t xml:space="preserve">. </w:t>
      </w:r>
      <w:r w:rsidR="00BA7E4B">
        <w:rPr>
          <w:i/>
        </w:rPr>
        <w:t xml:space="preserve">Titel der Zeitschrift, Jahrgang </w:t>
      </w:r>
      <w:r w:rsidR="00BA7E4B" w:rsidRPr="00BA7E4B">
        <w:t>(Heftnummer),</w:t>
      </w:r>
      <w:r w:rsidR="00BA7E4B">
        <w:t xml:space="preserve"> Seite-Seite.</w:t>
      </w:r>
      <w:r w:rsidR="00CC689D">
        <w:t xml:space="preserve"> </w:t>
      </w:r>
    </w:p>
    <w:p w14:paraId="005C3BFB" w14:textId="14A46BD8" w:rsidR="00BA7E4B" w:rsidRDefault="00215465" w:rsidP="00BA7E4B">
      <w:pPr>
        <w:pStyle w:val="Literaturverz"/>
      </w:pPr>
      <w:r w:rsidRPr="00242FB7">
        <w:t>Verfasser</w:t>
      </w:r>
      <w:r>
        <w:t>:in, A</w:t>
      </w:r>
      <w:r w:rsidRPr="00BA7E4B">
        <w:t>.</w:t>
      </w:r>
      <w:r>
        <w:t xml:space="preserve"> A.</w:t>
      </w:r>
      <w:r w:rsidRPr="00BA7E4B">
        <w:t xml:space="preserve"> </w:t>
      </w:r>
      <w:r w:rsidR="00B91236">
        <w:t>(201</w:t>
      </w:r>
      <w:r w:rsidR="006E696E">
        <w:t xml:space="preserve">6b). </w:t>
      </w:r>
      <w:r w:rsidR="00AD777B">
        <w:t>Dies ist der a</w:t>
      </w:r>
      <w:r w:rsidR="00BA7E4B">
        <w:t>ndere Beitrag des Autors</w:t>
      </w:r>
      <w:r w:rsidR="006E696E">
        <w:t xml:space="preserve">. </w:t>
      </w:r>
      <w:r w:rsidR="00404945">
        <w:rPr>
          <w:i/>
        </w:rPr>
        <w:t>Titel der Zeitschrift</w:t>
      </w:r>
      <w:r w:rsidR="009156DC">
        <w:rPr>
          <w:i/>
        </w:rPr>
        <w:t>,</w:t>
      </w:r>
      <w:r w:rsidR="00BA7E4B">
        <w:rPr>
          <w:i/>
        </w:rPr>
        <w:t xml:space="preserve"> (3)</w:t>
      </w:r>
      <w:r w:rsidR="00BA7E4B" w:rsidRPr="00BA7E4B">
        <w:t>4</w:t>
      </w:r>
      <w:r w:rsidR="00BA7E4B">
        <w:t>, 210-251.</w:t>
      </w:r>
      <w:r w:rsidR="009156DC">
        <w:t xml:space="preserve"> </w:t>
      </w:r>
    </w:p>
    <w:p w14:paraId="6D75A9DA" w14:textId="0AFB5D26" w:rsidR="00B91236" w:rsidRDefault="009156DC" w:rsidP="00B91236">
      <w:pPr>
        <w:pStyle w:val="Literaturverz"/>
      </w:pPr>
      <w:r w:rsidRPr="00242FB7">
        <w:t>Verfasser</w:t>
      </w:r>
      <w:r>
        <w:t>:in</w:t>
      </w:r>
      <w:r w:rsidR="00B91236">
        <w:t>, A.</w:t>
      </w:r>
      <w:r w:rsidR="00F3653D">
        <w:t xml:space="preserve"> A.</w:t>
      </w:r>
      <w:r w:rsidR="00C521F6">
        <w:t>,</w:t>
      </w:r>
      <w:r w:rsidR="00B91236">
        <w:t xml:space="preserve"> &amp; </w:t>
      </w:r>
      <w:r w:rsidRPr="00242FB7">
        <w:t>Verfasser</w:t>
      </w:r>
      <w:r>
        <w:t>:in</w:t>
      </w:r>
      <w:r w:rsidR="00B91236">
        <w:t>, B.</w:t>
      </w:r>
      <w:r w:rsidR="00F3653D">
        <w:t xml:space="preserve"> B.</w:t>
      </w:r>
      <w:r w:rsidR="00B91236">
        <w:t xml:space="preserve"> (2007). </w:t>
      </w:r>
      <w:r w:rsidR="00B91236" w:rsidRPr="00BA7E4B">
        <w:rPr>
          <w:i/>
        </w:rPr>
        <w:t>Titel des Buches</w:t>
      </w:r>
      <w:r w:rsidR="00B91236" w:rsidRPr="00BA7E4B">
        <w:t>. Verlag</w:t>
      </w:r>
      <w:r w:rsidR="00B91236">
        <w:rPr>
          <w:i/>
        </w:rPr>
        <w:t xml:space="preserve">. </w:t>
      </w:r>
    </w:p>
    <w:p w14:paraId="56020DB3" w14:textId="6B060EB5" w:rsidR="00BA7E4B" w:rsidRPr="00DE2564" w:rsidRDefault="00BA7E4B" w:rsidP="00BA7E4B">
      <w:pPr>
        <w:pStyle w:val="Literaturverz"/>
      </w:pPr>
      <w:r>
        <w:t>IfM Bonn (2017</w:t>
      </w:r>
      <w:r w:rsidRPr="00BA7E4B">
        <w:t xml:space="preserve">). </w:t>
      </w:r>
      <w:r w:rsidRPr="00BA7E4B">
        <w:rPr>
          <w:i/>
        </w:rPr>
        <w:t>Gewerbliche Existenzgründungen, Liquidationen und deren Saldo.</w:t>
      </w:r>
      <w:r w:rsidRPr="00BA7E4B">
        <w:t xml:space="preserve"> </w:t>
      </w:r>
      <w:r w:rsidR="00DE2564" w:rsidRPr="00DE2564">
        <w:t xml:space="preserve">IfM Bonn. </w:t>
      </w:r>
      <w:r w:rsidRPr="00DE2564">
        <w:t>https://www.ifm-bonn.org/fileadmin/data/redaktion/statistik/gruen-dungen-und-unternehmensschliessungen/dokumente/GewExGr_Li_D_2007-2017.pdf</w:t>
      </w:r>
    </w:p>
    <w:p w14:paraId="27D47DD8" w14:textId="2182F2F1" w:rsidR="00E22E9A" w:rsidRDefault="00E22E9A">
      <w:pPr>
        <w:spacing w:before="0" w:after="160" w:line="259" w:lineRule="auto"/>
        <w:jc w:val="left"/>
        <w:rPr>
          <w:rFonts w:eastAsia="SimSun"/>
        </w:rPr>
      </w:pPr>
    </w:p>
    <w:p w14:paraId="32766968" w14:textId="77777777" w:rsidR="00404945" w:rsidRDefault="002D3724" w:rsidP="002D3724">
      <w:pPr>
        <w:spacing w:before="0" w:after="160" w:line="259" w:lineRule="auto"/>
        <w:rPr>
          <w:rFonts w:eastAsia="SimSun"/>
        </w:rPr>
      </w:pPr>
      <w:r>
        <w:rPr>
          <w:rFonts w:eastAsia="SimSun"/>
        </w:rPr>
        <w:br/>
        <w:t>Detaillierte Anforderungen an das Literaturverzeichnis finden Sie im Leitfaden</w:t>
      </w:r>
      <w:r w:rsidR="00404945">
        <w:rPr>
          <w:rFonts w:eastAsia="SimSun"/>
        </w:rPr>
        <w:t>, welcher über die Lehrstuhlwebseite zur Verfügung gestellt wird</w:t>
      </w:r>
      <w:r>
        <w:rPr>
          <w:rFonts w:eastAsia="SimSun"/>
        </w:rPr>
        <w:t>.</w:t>
      </w:r>
    </w:p>
    <w:p w14:paraId="2C91172B" w14:textId="5C1F290B" w:rsidR="002D3724" w:rsidRDefault="002D3724" w:rsidP="002D3724">
      <w:pPr>
        <w:spacing w:before="0" w:after="160" w:line="259" w:lineRule="auto"/>
        <w:rPr>
          <w:rFonts w:eastAsia="SimSun"/>
        </w:rPr>
      </w:pPr>
      <w:r>
        <w:rPr>
          <w:rFonts w:eastAsia="SimSun"/>
        </w:rPr>
        <w:br/>
      </w:r>
    </w:p>
    <w:p w14:paraId="7EEDD19D" w14:textId="6D050E63" w:rsidR="002D3724" w:rsidRPr="00DE2564" w:rsidRDefault="002D3724">
      <w:pPr>
        <w:spacing w:before="0" w:after="160" w:line="259" w:lineRule="auto"/>
        <w:jc w:val="left"/>
        <w:rPr>
          <w:rFonts w:eastAsia="SimSun"/>
        </w:rPr>
      </w:pPr>
      <w:r>
        <w:rPr>
          <w:rFonts w:eastAsia="SimSun"/>
        </w:rPr>
        <w:t xml:space="preserve"> </w:t>
      </w:r>
    </w:p>
    <w:p w14:paraId="1DEC9DF0" w14:textId="77777777" w:rsidR="00E50A75" w:rsidRDefault="00E22E9A" w:rsidP="00E22E9A">
      <w:pPr>
        <w:pStyle w:val="berschriftohneZiffer"/>
      </w:pPr>
      <w:bookmarkStart w:id="35" w:name="_Toc95141254"/>
      <w:r>
        <w:t>Anhang</w:t>
      </w:r>
      <w:bookmarkEnd w:id="35"/>
    </w:p>
    <w:p w14:paraId="1973CB32" w14:textId="16B94244" w:rsidR="003517A2" w:rsidRDefault="00AD777B" w:rsidP="003517A2">
      <w:pPr>
        <w:pStyle w:val="Text"/>
      </w:pPr>
      <w:r>
        <w:t>Bei mehr als drei</w:t>
      </w:r>
      <w:r w:rsidR="003517A2">
        <w:t xml:space="preserve"> Anhängen fügen Sie an dieser Stelle bitte ein Anhang</w:t>
      </w:r>
      <w:r>
        <w:t>s</w:t>
      </w:r>
      <w:r w:rsidR="003517A2">
        <w:t>verzeichnis ein. Dieses wird nicht im Inhaltsverzeichnis aufgeführt.</w:t>
      </w:r>
    </w:p>
    <w:p w14:paraId="0A46E9D3" w14:textId="77777777" w:rsidR="003517A2" w:rsidRPr="003517A2" w:rsidRDefault="003517A2" w:rsidP="003517A2">
      <w:pPr>
        <w:pStyle w:val="Text"/>
        <w:rPr>
          <w:b/>
          <w:sz w:val="24"/>
        </w:rPr>
      </w:pPr>
      <w:r w:rsidRPr="003517A2">
        <w:rPr>
          <w:b/>
          <w:sz w:val="24"/>
        </w:rPr>
        <w:t>Anhang 1</w:t>
      </w:r>
    </w:p>
    <w:p w14:paraId="5D850104" w14:textId="77777777" w:rsidR="00E50A75" w:rsidRDefault="00550A1B" w:rsidP="00E50A75">
      <w:pPr>
        <w:pStyle w:val="Text"/>
      </w:pPr>
      <w:r>
        <w:t>Bitte achten Sie auch im Anhang auf gut lesbare Abbildungen und einheitliche Formatierungen. Beginnen Sie jeden Anhang auf einer neuen Seite und vergeben Sie eine neue Nummer und Überschrift (Anhang 1, Anhang 2, …)</w:t>
      </w:r>
    </w:p>
    <w:p w14:paraId="5284ED97" w14:textId="77777777" w:rsidR="00E22E9A" w:rsidRPr="003517A2" w:rsidRDefault="00E50A75" w:rsidP="003517A2">
      <w:pPr>
        <w:pStyle w:val="Text"/>
        <w:rPr>
          <w:b/>
          <w:sz w:val="24"/>
        </w:rPr>
      </w:pPr>
      <w:r w:rsidRPr="003517A2">
        <w:rPr>
          <w:b/>
          <w:sz w:val="24"/>
        </w:rPr>
        <w:t>Anhang 2</w:t>
      </w:r>
    </w:p>
    <w:p w14:paraId="509B8C5A" w14:textId="77777777" w:rsidR="00B91236" w:rsidRDefault="00B91236" w:rsidP="006E696E">
      <w:pPr>
        <w:rPr>
          <w:rFonts w:eastAsia="SimSun"/>
        </w:rPr>
      </w:pPr>
    </w:p>
    <w:p w14:paraId="7A643202" w14:textId="77777777" w:rsidR="00B91236" w:rsidRDefault="00B91236" w:rsidP="006E696E">
      <w:pPr>
        <w:rPr>
          <w:rFonts w:eastAsia="SimSun"/>
        </w:rPr>
      </w:pPr>
    </w:p>
    <w:p w14:paraId="70DF6458" w14:textId="77777777" w:rsidR="006E696E" w:rsidRPr="006E696E" w:rsidRDefault="006E696E" w:rsidP="006E696E">
      <w:pPr>
        <w:rPr>
          <w:rFonts w:eastAsia="SimSun"/>
        </w:rPr>
        <w:sectPr w:rsidR="006E696E" w:rsidRPr="006E696E" w:rsidSect="009F4AFF">
          <w:headerReference w:type="default" r:id="rId19"/>
          <w:pgSz w:w="11906" w:h="16838"/>
          <w:pgMar w:top="1701" w:right="1418" w:bottom="1701" w:left="1701" w:header="680" w:footer="709" w:gutter="0"/>
          <w:cols w:space="708"/>
          <w:docGrid w:linePitch="360"/>
        </w:sectPr>
      </w:pPr>
    </w:p>
    <w:p w14:paraId="45197A48" w14:textId="77777777" w:rsidR="006E696E" w:rsidRPr="006E696E" w:rsidRDefault="006E696E" w:rsidP="00AD06B6">
      <w:pPr>
        <w:pStyle w:val="berschriftohneZiffernichtimInhaltsverz"/>
      </w:pPr>
      <w:bookmarkStart w:id="36" w:name="_Toc462062695"/>
      <w:bookmarkStart w:id="37" w:name="_Toc462062761"/>
      <w:bookmarkStart w:id="38" w:name="_Toc462097063"/>
      <w:bookmarkStart w:id="39" w:name="_Toc462107217"/>
      <w:r w:rsidRPr="006E696E">
        <w:t>Ehrenwörtliche Erklärung</w:t>
      </w:r>
      <w:bookmarkEnd w:id="36"/>
      <w:bookmarkEnd w:id="37"/>
      <w:bookmarkEnd w:id="38"/>
      <w:bookmarkEnd w:id="39"/>
    </w:p>
    <w:p w14:paraId="7D74EECC" w14:textId="77777777" w:rsidR="006E696E" w:rsidRPr="006E696E" w:rsidRDefault="00DB67A8" w:rsidP="006E696E">
      <w:r>
        <w:t>Bitte fügen Sie entsprechend der aktuellen Prüfungsordnung hier Ihre ehrenwörtliche Erklärung ein.</w:t>
      </w:r>
    </w:p>
    <w:p w14:paraId="09FA15BA" w14:textId="77777777" w:rsidR="006E696E" w:rsidRPr="006E696E" w:rsidRDefault="006E696E" w:rsidP="006E696E"/>
    <w:p w14:paraId="5A203FBC" w14:textId="77777777" w:rsidR="006E696E" w:rsidRPr="006E696E" w:rsidRDefault="006E696E" w:rsidP="006E696E">
      <w:r w:rsidRPr="006E696E">
        <w:t xml:space="preserve">Dresden, den </w:t>
      </w:r>
      <w:r w:rsidR="003B3A57">
        <w:t>[Datum]</w:t>
      </w:r>
    </w:p>
    <w:p w14:paraId="2239EDDC" w14:textId="77777777" w:rsidR="00B41DDD" w:rsidRDefault="00B41DDD" w:rsidP="006E696E"/>
    <w:sectPr w:rsidR="00B41DDD" w:rsidSect="009F4AFF">
      <w:headerReference w:type="default" r:id="rId20"/>
      <w:footerReference w:type="default" r:id="rId21"/>
      <w:pgSz w:w="11906" w:h="16838"/>
      <w:pgMar w:top="1701" w:right="1418" w:bottom="1701" w:left="1701" w:header="680"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EDEC" w16cex:dateUtc="2022-03-03T1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564038" w16cid:durableId="25D1EDE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E0EE52" w14:textId="77777777" w:rsidR="00B97C74" w:rsidRDefault="00B97C74" w:rsidP="006E696E">
      <w:pPr>
        <w:spacing w:before="0" w:line="240" w:lineRule="auto"/>
      </w:pPr>
      <w:r>
        <w:separator/>
      </w:r>
    </w:p>
  </w:endnote>
  <w:endnote w:type="continuationSeparator" w:id="0">
    <w:p w14:paraId="0DDE28CA" w14:textId="77777777" w:rsidR="00B97C74" w:rsidRDefault="00B97C74" w:rsidP="006E696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Univers 45 Light">
    <w:altName w:val="Corbel"/>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Open Sans Semibold">
    <w:panose1 w:val="020B0706030804020204"/>
    <w:charset w:val="00"/>
    <w:family w:val="swiss"/>
    <w:pitch w:val="variable"/>
    <w:sig w:usb0="E00002EF" w:usb1="4000205B" w:usb2="00000028"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D393A8" w14:textId="7316B891" w:rsidR="006E696E" w:rsidRDefault="006E696E" w:rsidP="006E696E">
    <w:pPr>
      <w:pStyle w:val="Fuzeile"/>
      <w:rPr>
        <w:rStyle w:val="Seitenzahl"/>
      </w:rPr>
    </w:pPr>
    <w:r>
      <w:rPr>
        <w:rStyle w:val="Seitenzahl"/>
      </w:rPr>
      <w:fldChar w:fldCharType="begin"/>
    </w:r>
    <w:r>
      <w:rPr>
        <w:rStyle w:val="Seitenzahl"/>
      </w:rPr>
      <w:instrText xml:space="preserve">PAGE  </w:instrText>
    </w:r>
    <w:r>
      <w:rPr>
        <w:rStyle w:val="Seitenzahl"/>
      </w:rPr>
      <w:fldChar w:fldCharType="separate"/>
    </w:r>
    <w:r w:rsidR="000C3C39">
      <w:rPr>
        <w:rStyle w:val="Seitenzahl"/>
        <w:noProof/>
      </w:rPr>
      <w:t>II</w:t>
    </w:r>
    <w:r>
      <w:rPr>
        <w:rStyle w:val="Seitenzahl"/>
      </w:rPr>
      <w:fldChar w:fldCharType="end"/>
    </w:r>
  </w:p>
  <w:p w14:paraId="36D45539" w14:textId="77777777" w:rsidR="006E696E" w:rsidRDefault="006E696E" w:rsidP="006E696E">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68D28" w14:textId="20F97E42" w:rsidR="006E696E" w:rsidRDefault="00F968CC" w:rsidP="00096516">
    <w:pPr>
      <w:pStyle w:val="Fuzeile"/>
      <w:jc w:val="center"/>
    </w:pPr>
    <w:r>
      <w:fldChar w:fldCharType="begin"/>
    </w:r>
    <w:r>
      <w:instrText xml:space="preserve"> PAGE   \* MERGEFORMAT </w:instrText>
    </w:r>
    <w:r>
      <w:fldChar w:fldCharType="separate"/>
    </w:r>
    <w:r w:rsidR="00FE48BA">
      <w:rPr>
        <w:noProof/>
      </w:rPr>
      <w:t>VI</w:t>
    </w:r>
    <w:r>
      <w:fldChar w:fldCharType="end"/>
    </w:r>
  </w:p>
  <w:p w14:paraId="3D220EC0" w14:textId="77777777" w:rsidR="006E696E" w:rsidRDefault="006E696E" w:rsidP="006E696E">
    <w:pPr>
      <w:pStyle w:val="Fuzeil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3EA83C" w14:textId="77777777" w:rsidR="00096516" w:rsidRDefault="00096516" w:rsidP="00096516">
    <w:pPr>
      <w:pStyle w:val="Fuzeile"/>
      <w:jc w:val="center"/>
    </w:pPr>
  </w:p>
  <w:p w14:paraId="38C8A51E" w14:textId="77777777" w:rsidR="006E696E" w:rsidRDefault="006E696E" w:rsidP="006E696E">
    <w:pPr>
      <w:pStyle w:val="Fuzeile"/>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C552C8" w14:textId="4D9B353B" w:rsidR="006E696E" w:rsidRDefault="006E696E" w:rsidP="00E22E9A">
    <w:pPr>
      <w:pStyle w:val="Fuzeile"/>
      <w:jc w:val="center"/>
    </w:pPr>
    <w:r>
      <w:fldChar w:fldCharType="begin"/>
    </w:r>
    <w:r>
      <w:instrText xml:space="preserve"> PAGE   \* MERGEFORMAT </w:instrText>
    </w:r>
    <w:r>
      <w:fldChar w:fldCharType="separate"/>
    </w:r>
    <w:r w:rsidR="00FE48BA">
      <w:rPr>
        <w:noProof/>
      </w:rPr>
      <w:t>5</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1B6A06" w14:textId="77777777" w:rsidR="006E696E" w:rsidRDefault="006E696E" w:rsidP="006E696E"/>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A2E00A" w14:textId="77777777" w:rsidR="00B97C74" w:rsidRDefault="00B97C74" w:rsidP="006E696E">
      <w:pPr>
        <w:spacing w:before="0" w:line="240" w:lineRule="auto"/>
      </w:pPr>
      <w:r>
        <w:separator/>
      </w:r>
    </w:p>
  </w:footnote>
  <w:footnote w:type="continuationSeparator" w:id="0">
    <w:p w14:paraId="556E2163" w14:textId="77777777" w:rsidR="00B97C74" w:rsidRDefault="00B97C74" w:rsidP="006E696E">
      <w:pPr>
        <w:spacing w:before="0" w:line="240" w:lineRule="auto"/>
      </w:pPr>
      <w:r>
        <w:continuationSeparator/>
      </w:r>
    </w:p>
  </w:footnote>
  <w:footnote w:id="1">
    <w:p w14:paraId="590512E9" w14:textId="03E6D7B3" w:rsidR="00B91236" w:rsidRPr="00FC6FCF" w:rsidRDefault="00B91236" w:rsidP="00FC6FCF">
      <w:pPr>
        <w:pStyle w:val="Funote"/>
      </w:pPr>
      <w:r w:rsidRPr="00FC6FCF">
        <w:rPr>
          <w:rStyle w:val="Funotenzeichen"/>
        </w:rPr>
        <w:footnoteRef/>
      </w:r>
      <w:r w:rsidRPr="00FC6FCF">
        <w:t xml:space="preserve"> </w:t>
      </w:r>
      <w:r w:rsidR="003B3A57">
        <w:tab/>
      </w:r>
      <w:r w:rsidRPr="00FC6FCF">
        <w:t>Falls sich ein Screenshot nicht vermeiden lässt, achten Sie bitte auf eine hohe Auflösung der Abbildung</w:t>
      </w:r>
      <w:r w:rsidR="00AD777B">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80"/>
    </w:tblGrid>
    <w:tr w:rsidR="006E696E" w14:paraId="41051E83" w14:textId="77777777" w:rsidTr="00096516">
      <w:tc>
        <w:tcPr>
          <w:tcW w:w="8680" w:type="dxa"/>
          <w:tcBorders>
            <w:top w:val="nil"/>
            <w:left w:val="nil"/>
            <w:right w:val="nil"/>
          </w:tcBorders>
        </w:tcPr>
        <w:p w14:paraId="7899D81F" w14:textId="60FA7998" w:rsidR="006E696E" w:rsidRPr="00CB1B3B" w:rsidRDefault="00F968CC" w:rsidP="006E696E">
          <w:pPr>
            <w:pStyle w:val="Kopfzeilen"/>
          </w:pPr>
          <w:r>
            <w:rPr>
              <w:noProof/>
            </w:rPr>
            <w:fldChar w:fldCharType="begin"/>
          </w:r>
          <w:r>
            <w:rPr>
              <w:noProof/>
            </w:rPr>
            <w:instrText xml:space="preserve"> STYLEREF  "Überschrift ohne Ziffer nicht im Inhaltsverz"  \* MERGEFORMAT </w:instrText>
          </w:r>
          <w:r>
            <w:rPr>
              <w:noProof/>
            </w:rPr>
            <w:fldChar w:fldCharType="separate"/>
          </w:r>
          <w:r w:rsidR="00FE48BA">
            <w:rPr>
              <w:noProof/>
            </w:rPr>
            <w:t>Inhaltsverzeichnis</w:t>
          </w:r>
          <w:r>
            <w:rPr>
              <w:noProof/>
            </w:rPr>
            <w:fldChar w:fldCharType="end"/>
          </w:r>
        </w:p>
      </w:tc>
    </w:tr>
  </w:tbl>
  <w:p w14:paraId="7C706E2A" w14:textId="77777777" w:rsidR="006E696E" w:rsidRDefault="006E696E" w:rsidP="00096516">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7D94B" w14:textId="64DFD650" w:rsidR="006E696E" w:rsidRDefault="00DF070F" w:rsidP="006E696E">
    <w:pPr>
      <w:pStyle w:val="Kopfzeile"/>
    </w:pPr>
    <w:r w:rsidRPr="00DF070F">
      <w:rPr>
        <w:rFonts w:ascii="Open Sans" w:eastAsia="Open Sans" w:hAnsi="Open Sans"/>
        <w:noProof/>
        <w:color w:val="000000"/>
        <w:sz w:val="20"/>
        <w:szCs w:val="20"/>
        <w:lang w:eastAsia="de-DE"/>
      </w:rPr>
      <w:drawing>
        <wp:anchor distT="0" distB="0" distL="114300" distR="114300" simplePos="0" relativeHeight="251666432" behindDoc="1" locked="1" layoutInCell="1" allowOverlap="1" wp14:anchorId="7A2D94C0" wp14:editId="41B073D9">
          <wp:simplePos x="0" y="0"/>
          <wp:positionH relativeFrom="page">
            <wp:posOffset>399415</wp:posOffset>
          </wp:positionH>
          <wp:positionV relativeFrom="page">
            <wp:posOffset>485775</wp:posOffset>
          </wp:positionV>
          <wp:extent cx="2059200" cy="597600"/>
          <wp:effectExtent l="0" t="0" r="0" b="0"/>
          <wp:wrapNone/>
          <wp:docPr id="1" name="Grafik 1" descr="Logo. Schriftzug &quot;Technische Universität Dresden&quot;. Links davon befindet sich ein Achteck, das in zwei Bereiche aufgeteilt ist, die zusammen die Buchstaben &quot;T&quot; und &quot;U&quot; ergeben." title="Logo der TU Dresden"/>
          <wp:cNvGraphicFramePr/>
          <a:graphic xmlns:a="http://schemas.openxmlformats.org/drawingml/2006/main">
            <a:graphicData uri="http://schemas.openxmlformats.org/drawingml/2006/picture">
              <pic:pic xmlns:pic="http://schemas.openxmlformats.org/drawingml/2006/picture">
                <pic:nvPicPr>
                  <pic:cNvPr id="1" name="Grafik 1" descr="Logo. Schriftzug &quot;Technische Universität Dresden&quot;. Links davon befindet sich ein Achteck, das in zwei Bereiche aufgeteilt ist, die zusammen die Buchstaben &quot;T&quot; und &quot;U&quot; ergeben." title="Logo der TU Dresd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59200" cy="597600"/>
                  </a:xfrm>
                  <a:prstGeom prst="rect">
                    <a:avLst/>
                  </a:prstGeom>
                </pic:spPr>
              </pic:pic>
            </a:graphicData>
          </a:graphic>
          <wp14:sizeRelH relativeFrom="margin">
            <wp14:pctWidth>0</wp14:pctWidth>
          </wp14:sizeRelH>
          <wp14:sizeRelV relativeFrom="margin">
            <wp14:pctHeight>0</wp14:pctHeight>
          </wp14:sizeRelV>
        </wp:anchor>
      </w:drawing>
    </w:r>
    <w:r w:rsidRPr="00DF070F">
      <w:rPr>
        <w:rFonts w:ascii="Open Sans" w:eastAsia="Open Sans" w:hAnsi="Open Sans"/>
        <w:noProof/>
        <w:color w:val="000000"/>
        <w:sz w:val="20"/>
        <w:szCs w:val="20"/>
        <w:lang w:eastAsia="de-DE"/>
      </w:rPr>
      <w:drawing>
        <wp:anchor distT="0" distB="0" distL="114300" distR="114300" simplePos="0" relativeHeight="251664384" behindDoc="0" locked="0" layoutInCell="1" allowOverlap="1" wp14:anchorId="1CD7BFCA" wp14:editId="1BE56E98">
          <wp:simplePos x="0" y="0"/>
          <wp:positionH relativeFrom="margin">
            <wp:posOffset>4289425</wp:posOffset>
          </wp:positionH>
          <wp:positionV relativeFrom="page">
            <wp:posOffset>464185</wp:posOffset>
          </wp:positionV>
          <wp:extent cx="1470660" cy="694690"/>
          <wp:effectExtent l="0" t="0" r="0" b="0"/>
          <wp:wrapSquare wrapText="bothSides"/>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70660" cy="694690"/>
                  </a:xfrm>
                  <a:prstGeom prst="rect">
                    <a:avLst/>
                  </a:prstGeom>
                  <a:noFill/>
                </pic:spPr>
              </pic:pic>
            </a:graphicData>
          </a:graphic>
          <wp14:sizeRelH relativeFrom="margin">
            <wp14:pctWidth>0</wp14:pctWidth>
          </wp14:sizeRelH>
          <wp14:sizeRelV relativeFrom="margin">
            <wp14:pctHeight>0</wp14:pctHeight>
          </wp14:sizeRelV>
        </wp:anchor>
      </w:drawing>
    </w:r>
    <w:r w:rsidR="006E696E">
      <w:rPr>
        <w:noProof/>
        <w:lang w:eastAsia="de-DE"/>
      </w:rPr>
      <mc:AlternateContent>
        <mc:Choice Requires="wps">
          <w:drawing>
            <wp:anchor distT="0" distB="0" distL="114300" distR="114300" simplePos="0" relativeHeight="251662336" behindDoc="0" locked="0" layoutInCell="1" allowOverlap="1" wp14:anchorId="70FFF59F" wp14:editId="14A748DE">
              <wp:simplePos x="0" y="0"/>
              <wp:positionH relativeFrom="column">
                <wp:posOffset>4543425</wp:posOffset>
              </wp:positionH>
              <wp:positionV relativeFrom="paragraph">
                <wp:posOffset>-290195</wp:posOffset>
              </wp:positionV>
              <wp:extent cx="1425575" cy="709295"/>
              <wp:effectExtent l="0" t="0" r="381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5575" cy="709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7AF54" w14:textId="77777777" w:rsidR="006E696E" w:rsidRDefault="006E696E" w:rsidP="006E696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70FFF59F" id="_x0000_t202" coordsize="21600,21600" o:spt="202" path="m,l,21600r21600,l21600,xe">
              <v:stroke joinstyle="miter"/>
              <v:path gradientshapeok="t" o:connecttype="rect"/>
            </v:shapetype>
            <v:shape id="Text Box 4" o:spid="_x0000_s1026" type="#_x0000_t202" style="position:absolute;left:0;text-align:left;margin-left:357.75pt;margin-top:-22.85pt;width:112.25pt;height:55.8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" filled="f" stroked="f">
              <v:textbox style="mso-fit-shape-to-text:t">
                <w:txbxContent>
                  <w:p w14:paraId="27C7AF54" w14:textId="77777777" w:rsidR="006E696E" w:rsidRDefault="006E696E" w:rsidP="006E696E"/>
                </w:txbxContent>
              </v:textbox>
            </v:shape>
          </w:pict>
        </mc:Fallback>
      </mc:AlternateContent>
    </w:r>
  </w:p>
  <w:p w14:paraId="7747D35B" w14:textId="57CB9717" w:rsidR="006E696E" w:rsidRDefault="006E696E" w:rsidP="006E696E">
    <w:pPr>
      <w:pStyle w:val="Kopfzeil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80"/>
    </w:tblGrid>
    <w:tr w:rsidR="006E696E" w14:paraId="4BCBBBB8" w14:textId="77777777" w:rsidTr="006E696E">
      <w:tc>
        <w:tcPr>
          <w:tcW w:w="8680" w:type="dxa"/>
          <w:tcBorders>
            <w:top w:val="nil"/>
            <w:left w:val="nil"/>
            <w:right w:val="nil"/>
          </w:tcBorders>
        </w:tcPr>
        <w:p w14:paraId="55738540" w14:textId="78B8EB75" w:rsidR="006E696E" w:rsidRPr="00CB1B3B" w:rsidRDefault="006E696E" w:rsidP="006E696E">
          <w:pPr>
            <w:pStyle w:val="Kopfzeilen"/>
          </w:pPr>
          <w:r>
            <w:rPr>
              <w:noProof/>
            </w:rPr>
            <w:fldChar w:fldCharType="begin"/>
          </w:r>
          <w:r>
            <w:rPr>
              <w:noProof/>
            </w:rPr>
            <w:instrText xml:space="preserve"> STYLEREF  "Überschrift ohne Ziffer"  \* MERGEFORMAT </w:instrText>
          </w:r>
          <w:r>
            <w:rPr>
              <w:noProof/>
            </w:rPr>
            <w:fldChar w:fldCharType="separate"/>
          </w:r>
          <w:r w:rsidR="00FE48BA">
            <w:rPr>
              <w:noProof/>
            </w:rPr>
            <w:t>Abkürzungsverzeichnis</w:t>
          </w:r>
          <w:r>
            <w:rPr>
              <w:noProof/>
            </w:rPr>
            <w:fldChar w:fldCharType="end"/>
          </w:r>
        </w:p>
      </w:tc>
    </w:tr>
  </w:tbl>
  <w:p w14:paraId="61ED6905" w14:textId="77777777" w:rsidR="006E696E" w:rsidRDefault="006E696E" w:rsidP="006E696E">
    <w:pPr>
      <w:pStyle w:val="Kopfzeile"/>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79"/>
    </w:tblGrid>
    <w:tr w:rsidR="006E696E" w14:paraId="3FBD8230" w14:textId="77777777" w:rsidTr="00096516">
      <w:tc>
        <w:tcPr>
          <w:tcW w:w="8680" w:type="dxa"/>
          <w:tcBorders>
            <w:top w:val="nil"/>
            <w:left w:val="nil"/>
            <w:right w:val="nil"/>
          </w:tcBorders>
        </w:tcPr>
        <w:p w14:paraId="75685CD0" w14:textId="25A337C8" w:rsidR="006E696E" w:rsidRPr="00CB1B3B" w:rsidRDefault="00096516" w:rsidP="006E696E">
          <w:pPr>
            <w:pStyle w:val="Kopfzeilen"/>
          </w:pPr>
          <w:r>
            <w:rPr>
              <w:noProof/>
            </w:rPr>
            <w:fldChar w:fldCharType="begin"/>
          </w:r>
          <w:r>
            <w:rPr>
              <w:noProof/>
            </w:rPr>
            <w:instrText xml:space="preserve"> STYLEREF  "Überschrift ohne Ziffer"  \* MERGEFORMAT </w:instrText>
          </w:r>
          <w:r>
            <w:rPr>
              <w:noProof/>
            </w:rPr>
            <w:fldChar w:fldCharType="separate"/>
          </w:r>
          <w:r w:rsidR="00DF070F">
            <w:rPr>
              <w:noProof/>
            </w:rPr>
            <w:t>Abkürzungsverzeichnis</w:t>
          </w:r>
          <w:r>
            <w:rPr>
              <w:noProof/>
            </w:rPr>
            <w:fldChar w:fldCharType="end"/>
          </w:r>
        </w:p>
      </w:tc>
    </w:tr>
  </w:tbl>
  <w:p w14:paraId="64383132" w14:textId="77777777" w:rsidR="006E696E" w:rsidRDefault="006E696E" w:rsidP="006E696E">
    <w:pPr>
      <w:pStyle w:val="Kopfzeile"/>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79"/>
    </w:tblGrid>
    <w:tr w:rsidR="006E696E" w14:paraId="3B0717A5" w14:textId="77777777" w:rsidTr="006E696E">
      <w:tc>
        <w:tcPr>
          <w:tcW w:w="8679" w:type="dxa"/>
          <w:tcBorders>
            <w:top w:val="nil"/>
            <w:left w:val="nil"/>
            <w:right w:val="nil"/>
          </w:tcBorders>
        </w:tcPr>
        <w:p w14:paraId="326A81EC" w14:textId="563B034E" w:rsidR="006E696E" w:rsidRPr="00CB1B3B" w:rsidRDefault="00C94547" w:rsidP="006E696E">
          <w:pPr>
            <w:pStyle w:val="Kopfzeilen"/>
          </w:pPr>
          <w:fldSimple w:instr=" STYLEREF  &quot;Überschrift 1&quot;  \* MERGEFORMAT ">
            <w:r w:rsidR="00FE48BA">
              <w:rPr>
                <w:noProof/>
              </w:rPr>
              <w:t>Weitere Hinweise zur Nutzung der Formatvorlage</w:t>
            </w:r>
          </w:fldSimple>
        </w:p>
      </w:tc>
    </w:tr>
  </w:tbl>
  <w:p w14:paraId="1A22F7C6" w14:textId="77777777" w:rsidR="006E696E" w:rsidRDefault="006E696E" w:rsidP="006E696E"/>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79"/>
    </w:tblGrid>
    <w:tr w:rsidR="00E22E9A" w14:paraId="3AED40EF" w14:textId="77777777" w:rsidTr="006E696E">
      <w:tc>
        <w:tcPr>
          <w:tcW w:w="8679" w:type="dxa"/>
          <w:tcBorders>
            <w:top w:val="nil"/>
            <w:left w:val="nil"/>
            <w:right w:val="nil"/>
          </w:tcBorders>
        </w:tcPr>
        <w:p w14:paraId="1D50AC43" w14:textId="3164AFA9" w:rsidR="00E22E9A" w:rsidRPr="00CB1B3B" w:rsidRDefault="00C94547" w:rsidP="006E696E">
          <w:pPr>
            <w:pStyle w:val="Kopfzeilen"/>
          </w:pPr>
          <w:fldSimple w:instr=" STYLEREF  &quot;Überschrift ohne Ziffer&quot;  \* MERGEFORMAT ">
            <w:r w:rsidR="00FE48BA">
              <w:rPr>
                <w:noProof/>
              </w:rPr>
              <w:t>Anhang</w:t>
            </w:r>
          </w:fldSimple>
        </w:p>
      </w:tc>
    </w:tr>
  </w:tbl>
  <w:p w14:paraId="3AE0EC50" w14:textId="77777777" w:rsidR="00E22E9A" w:rsidRDefault="00E22E9A" w:rsidP="006E696E"/>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79"/>
    </w:tblGrid>
    <w:tr w:rsidR="00AD06B6" w14:paraId="5E938561" w14:textId="77777777" w:rsidTr="006E696E">
      <w:tc>
        <w:tcPr>
          <w:tcW w:w="8679" w:type="dxa"/>
          <w:tcBorders>
            <w:top w:val="nil"/>
            <w:left w:val="nil"/>
            <w:right w:val="nil"/>
          </w:tcBorders>
        </w:tcPr>
        <w:p w14:paraId="7E8F67F1" w14:textId="657EDE1E" w:rsidR="00AD06B6" w:rsidRPr="00CB1B3B" w:rsidRDefault="00C94547" w:rsidP="006E696E">
          <w:pPr>
            <w:pStyle w:val="Kopfzeilen"/>
          </w:pPr>
          <w:fldSimple w:instr=" STYLEREF  &quot;Überschrift ohne Ziffer nicht im Inhaltsverz&quot;  \* MERGEFORMAT ">
            <w:r w:rsidR="00FE48BA">
              <w:rPr>
                <w:noProof/>
              </w:rPr>
              <w:t>Ehrenwörtliche Erklärung</w:t>
            </w:r>
          </w:fldSimple>
        </w:p>
      </w:tc>
    </w:tr>
  </w:tbl>
  <w:p w14:paraId="5C70CBC1" w14:textId="77777777" w:rsidR="00AD06B6" w:rsidRDefault="00AD06B6" w:rsidP="006E696E"/>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A52483"/>
    <w:multiLevelType w:val="multilevel"/>
    <w:tmpl w:val="0E02DDF8"/>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428B00D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0494640"/>
    <w:multiLevelType w:val="hybridMultilevel"/>
    <w:tmpl w:val="B4D83E54"/>
    <w:lvl w:ilvl="0" w:tplc="ADAAD0E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50D1265D"/>
    <w:multiLevelType w:val="hybridMultilevel"/>
    <w:tmpl w:val="EA5A4072"/>
    <w:lvl w:ilvl="0" w:tplc="B538BC00">
      <w:start w:val="1"/>
      <w:numFmt w:val="bullet"/>
      <w:pStyle w:val="Aufzhlungen"/>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4" w15:restartNumberingAfterBreak="0">
    <w:nsid w:val="786A4EB6"/>
    <w:multiLevelType w:val="multilevel"/>
    <w:tmpl w:val="9F7E297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7B827274"/>
    <w:multiLevelType w:val="hybridMultilevel"/>
    <w:tmpl w:val="6D605A2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96E"/>
    <w:rsid w:val="00044F50"/>
    <w:rsid w:val="00086DF5"/>
    <w:rsid w:val="00096516"/>
    <w:rsid w:val="000C3C39"/>
    <w:rsid w:val="000C592E"/>
    <w:rsid w:val="00145D23"/>
    <w:rsid w:val="00215465"/>
    <w:rsid w:val="00290405"/>
    <w:rsid w:val="002D3724"/>
    <w:rsid w:val="003279F9"/>
    <w:rsid w:val="003517A2"/>
    <w:rsid w:val="00376BD0"/>
    <w:rsid w:val="003B3A57"/>
    <w:rsid w:val="003C6235"/>
    <w:rsid w:val="00400261"/>
    <w:rsid w:val="00404945"/>
    <w:rsid w:val="00550A1B"/>
    <w:rsid w:val="00565BC8"/>
    <w:rsid w:val="00601B9E"/>
    <w:rsid w:val="006043BD"/>
    <w:rsid w:val="006334AC"/>
    <w:rsid w:val="006E696E"/>
    <w:rsid w:val="007332F0"/>
    <w:rsid w:val="0078330A"/>
    <w:rsid w:val="00790246"/>
    <w:rsid w:val="007B2E4F"/>
    <w:rsid w:val="007E2303"/>
    <w:rsid w:val="007E2F1F"/>
    <w:rsid w:val="00866187"/>
    <w:rsid w:val="008C0DC9"/>
    <w:rsid w:val="009156DC"/>
    <w:rsid w:val="00987D2D"/>
    <w:rsid w:val="009F4AFF"/>
    <w:rsid w:val="00AD06B6"/>
    <w:rsid w:val="00AD777B"/>
    <w:rsid w:val="00AF7F95"/>
    <w:rsid w:val="00B41DDD"/>
    <w:rsid w:val="00B9007B"/>
    <w:rsid w:val="00B91236"/>
    <w:rsid w:val="00B97C74"/>
    <w:rsid w:val="00BA7E4B"/>
    <w:rsid w:val="00C521F6"/>
    <w:rsid w:val="00C70807"/>
    <w:rsid w:val="00C94547"/>
    <w:rsid w:val="00CC689D"/>
    <w:rsid w:val="00CF49E8"/>
    <w:rsid w:val="00DB67A8"/>
    <w:rsid w:val="00DE09B4"/>
    <w:rsid w:val="00DE2564"/>
    <w:rsid w:val="00DF070F"/>
    <w:rsid w:val="00E2149F"/>
    <w:rsid w:val="00E22E9A"/>
    <w:rsid w:val="00E31BD5"/>
    <w:rsid w:val="00E50A75"/>
    <w:rsid w:val="00E72F8B"/>
    <w:rsid w:val="00E73F33"/>
    <w:rsid w:val="00E92933"/>
    <w:rsid w:val="00E9422B"/>
    <w:rsid w:val="00F3653D"/>
    <w:rsid w:val="00F968CC"/>
    <w:rsid w:val="00FC6FCF"/>
    <w:rsid w:val="00FE48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84A108"/>
  <w15:chartTrackingRefBased/>
  <w15:docId w15:val="{A2C5427D-B791-49A7-950A-31CD782D6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6E696E"/>
    <w:pPr>
      <w:spacing w:before="240" w:after="0" w:line="360" w:lineRule="auto"/>
      <w:jc w:val="both"/>
    </w:pPr>
    <w:rPr>
      <w:rFonts w:ascii="Arial" w:eastAsia="Times New Roman" w:hAnsi="Arial" w:cs="Times New Roman"/>
      <w:szCs w:val="24"/>
      <w:lang w:eastAsia="zh-CN"/>
    </w:rPr>
  </w:style>
  <w:style w:type="paragraph" w:styleId="berschrift1">
    <w:name w:val="heading 1"/>
    <w:basedOn w:val="Standard"/>
    <w:next w:val="Standard"/>
    <w:link w:val="berschrift1Zchn"/>
    <w:qFormat/>
    <w:rsid w:val="000C592E"/>
    <w:pPr>
      <w:pageBreakBefore/>
      <w:numPr>
        <w:numId w:val="6"/>
      </w:numPr>
      <w:spacing w:after="240"/>
      <w:outlineLvl w:val="0"/>
    </w:pPr>
    <w:rPr>
      <w:rFonts w:eastAsia="SimSun" w:cs="Arial"/>
      <w:b/>
      <w:bCs/>
      <w:kern w:val="32"/>
      <w:sz w:val="28"/>
      <w:szCs w:val="32"/>
      <w:lang w:eastAsia="de-DE"/>
    </w:rPr>
  </w:style>
  <w:style w:type="paragraph" w:styleId="berschrift2">
    <w:name w:val="heading 2"/>
    <w:basedOn w:val="Standard"/>
    <w:next w:val="Standard"/>
    <w:link w:val="berschrift2Zchn"/>
    <w:unhideWhenUsed/>
    <w:qFormat/>
    <w:rsid w:val="000C592E"/>
    <w:pPr>
      <w:keepNext/>
      <w:numPr>
        <w:ilvl w:val="1"/>
        <w:numId w:val="6"/>
      </w:numPr>
      <w:spacing w:after="240" w:line="240" w:lineRule="auto"/>
      <w:outlineLvl w:val="1"/>
    </w:pPr>
    <w:rPr>
      <w:rFonts w:eastAsia="SimSun"/>
      <w:b/>
      <w:sz w:val="24"/>
    </w:rPr>
  </w:style>
  <w:style w:type="paragraph" w:styleId="berschrift3">
    <w:name w:val="heading 3"/>
    <w:basedOn w:val="Standard"/>
    <w:next w:val="Standard"/>
    <w:link w:val="berschrift3Zchn"/>
    <w:qFormat/>
    <w:rsid w:val="006E696E"/>
    <w:pPr>
      <w:keepNext/>
      <w:numPr>
        <w:ilvl w:val="2"/>
        <w:numId w:val="6"/>
      </w:numPr>
      <w:spacing w:before="360" w:after="240" w:line="240" w:lineRule="auto"/>
      <w:outlineLvl w:val="2"/>
    </w:pPr>
    <w:rPr>
      <w:rFonts w:eastAsia="SimSun" w:cs="Arial"/>
      <w:bCs/>
      <w:i/>
      <w:sz w:val="24"/>
      <w:szCs w:val="26"/>
    </w:rPr>
  </w:style>
  <w:style w:type="paragraph" w:styleId="berschrift4">
    <w:name w:val="heading 4"/>
    <w:basedOn w:val="Standard"/>
    <w:next w:val="Standard"/>
    <w:link w:val="berschrift4Zchn"/>
    <w:autoRedefine/>
    <w:rsid w:val="006E696E"/>
    <w:pPr>
      <w:keepNext/>
      <w:numPr>
        <w:ilvl w:val="3"/>
        <w:numId w:val="6"/>
      </w:numPr>
      <w:spacing w:after="240" w:line="240" w:lineRule="auto"/>
      <w:outlineLvl w:val="3"/>
    </w:pPr>
    <w:rPr>
      <w:rFonts w:eastAsia="SimSun"/>
      <w:bCs/>
      <w:i/>
      <w:sz w:val="24"/>
      <w:szCs w:val="28"/>
    </w:rPr>
  </w:style>
  <w:style w:type="paragraph" w:styleId="berschrift5">
    <w:name w:val="heading 5"/>
    <w:basedOn w:val="Standard"/>
    <w:next w:val="Standard"/>
    <w:link w:val="berschrift5Zchn"/>
    <w:rsid w:val="006E696E"/>
    <w:pPr>
      <w:numPr>
        <w:ilvl w:val="4"/>
        <w:numId w:val="6"/>
      </w:numPr>
      <w:tabs>
        <w:tab w:val="num" w:pos="1008"/>
      </w:tabs>
      <w:spacing w:after="60" w:line="240" w:lineRule="auto"/>
      <w:outlineLvl w:val="4"/>
    </w:pPr>
    <w:rPr>
      <w:rFonts w:eastAsia="SimSun"/>
      <w:b/>
      <w:bCs/>
      <w:i/>
      <w:iCs/>
      <w:sz w:val="26"/>
      <w:szCs w:val="26"/>
    </w:rPr>
  </w:style>
  <w:style w:type="paragraph" w:styleId="berschrift6">
    <w:name w:val="heading 6"/>
    <w:basedOn w:val="Standard"/>
    <w:next w:val="Standard"/>
    <w:link w:val="berschrift6Zchn"/>
    <w:rsid w:val="006E696E"/>
    <w:pPr>
      <w:numPr>
        <w:ilvl w:val="5"/>
        <w:numId w:val="6"/>
      </w:numPr>
      <w:tabs>
        <w:tab w:val="num" w:pos="1152"/>
      </w:tabs>
      <w:spacing w:after="60" w:line="240" w:lineRule="auto"/>
      <w:outlineLvl w:val="5"/>
    </w:pPr>
    <w:rPr>
      <w:rFonts w:eastAsia="SimSun"/>
      <w:b/>
      <w:bCs/>
      <w:szCs w:val="22"/>
    </w:rPr>
  </w:style>
  <w:style w:type="paragraph" w:styleId="berschrift7">
    <w:name w:val="heading 7"/>
    <w:basedOn w:val="Standard"/>
    <w:next w:val="Standard"/>
    <w:link w:val="berschrift7Zchn"/>
    <w:rsid w:val="006E696E"/>
    <w:pPr>
      <w:numPr>
        <w:ilvl w:val="6"/>
        <w:numId w:val="6"/>
      </w:numPr>
      <w:tabs>
        <w:tab w:val="num" w:pos="1296"/>
      </w:tabs>
      <w:spacing w:after="60" w:line="240" w:lineRule="auto"/>
      <w:outlineLvl w:val="6"/>
    </w:pPr>
    <w:rPr>
      <w:rFonts w:eastAsia="SimSun"/>
      <w:sz w:val="24"/>
    </w:rPr>
  </w:style>
  <w:style w:type="paragraph" w:styleId="berschrift8">
    <w:name w:val="heading 8"/>
    <w:basedOn w:val="Standard"/>
    <w:next w:val="Standard"/>
    <w:link w:val="berschrift8Zchn"/>
    <w:rsid w:val="006E696E"/>
    <w:pPr>
      <w:numPr>
        <w:ilvl w:val="7"/>
        <w:numId w:val="6"/>
      </w:numPr>
      <w:tabs>
        <w:tab w:val="num" w:pos="1440"/>
      </w:tabs>
      <w:spacing w:after="60" w:line="240" w:lineRule="auto"/>
      <w:outlineLvl w:val="7"/>
    </w:pPr>
    <w:rPr>
      <w:rFonts w:eastAsia="SimSun"/>
      <w:i/>
      <w:iCs/>
      <w:sz w:val="24"/>
    </w:rPr>
  </w:style>
  <w:style w:type="paragraph" w:styleId="berschrift9">
    <w:name w:val="heading 9"/>
    <w:basedOn w:val="Standard"/>
    <w:next w:val="Standard"/>
    <w:link w:val="berschrift9Zchn"/>
    <w:uiPriority w:val="9"/>
    <w:semiHidden/>
    <w:unhideWhenUsed/>
    <w:rsid w:val="000C592E"/>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unhideWhenUsed/>
    <w:rsid w:val="006E696E"/>
    <w:pPr>
      <w:tabs>
        <w:tab w:val="center" w:pos="4536"/>
        <w:tab w:val="right" w:pos="9072"/>
      </w:tabs>
      <w:spacing w:line="240" w:lineRule="auto"/>
    </w:pPr>
  </w:style>
  <w:style w:type="character" w:customStyle="1" w:styleId="FuzeileZchn">
    <w:name w:val="Fußzeile Zchn"/>
    <w:basedOn w:val="Absatz-Standardschriftart"/>
    <w:link w:val="Fuzeile"/>
    <w:uiPriority w:val="99"/>
    <w:rsid w:val="006E696E"/>
  </w:style>
  <w:style w:type="paragraph" w:styleId="Kopfzeile">
    <w:name w:val="header"/>
    <w:basedOn w:val="Standard"/>
    <w:link w:val="KopfzeileZchn"/>
    <w:uiPriority w:val="99"/>
    <w:unhideWhenUsed/>
    <w:rsid w:val="006E696E"/>
    <w:pPr>
      <w:tabs>
        <w:tab w:val="center" w:pos="4536"/>
        <w:tab w:val="right" w:pos="9072"/>
      </w:tabs>
      <w:spacing w:line="240" w:lineRule="auto"/>
    </w:pPr>
    <w:rPr>
      <w:rFonts w:eastAsia="SimSun"/>
      <w:sz w:val="24"/>
    </w:rPr>
  </w:style>
  <w:style w:type="character" w:customStyle="1" w:styleId="KopfzeileZchn">
    <w:name w:val="Kopfzeile Zchn"/>
    <w:basedOn w:val="Absatz-Standardschriftart"/>
    <w:link w:val="Kopfzeile"/>
    <w:uiPriority w:val="99"/>
    <w:rsid w:val="006E696E"/>
    <w:rPr>
      <w:rFonts w:ascii="Arial" w:eastAsia="SimSun" w:hAnsi="Arial" w:cs="Times New Roman"/>
      <w:sz w:val="24"/>
      <w:szCs w:val="24"/>
      <w:lang w:eastAsia="zh-CN"/>
    </w:rPr>
  </w:style>
  <w:style w:type="character" w:styleId="Seitenzahl">
    <w:name w:val="page number"/>
    <w:basedOn w:val="Absatz-Standardschriftart"/>
    <w:rsid w:val="006E696E"/>
  </w:style>
  <w:style w:type="paragraph" w:customStyle="1" w:styleId="querbalkenwei">
    <w:name w:val="querbalken_weiß"/>
    <w:basedOn w:val="Standard"/>
    <w:rsid w:val="006E696E"/>
    <w:pPr>
      <w:spacing w:after="60" w:line="240" w:lineRule="auto"/>
    </w:pPr>
    <w:rPr>
      <w:rFonts w:ascii="Univers 45 Light" w:hAnsi="Univers 45 Light"/>
      <w:b/>
      <w:bCs/>
      <w:color w:val="FFFFFF"/>
      <w:lang w:eastAsia="de-DE"/>
    </w:rPr>
  </w:style>
  <w:style w:type="paragraph" w:customStyle="1" w:styleId="Kopfzeilen">
    <w:name w:val="Kopfzeilen"/>
    <w:basedOn w:val="Standard"/>
    <w:link w:val="KopfzeilenZchn"/>
    <w:qFormat/>
    <w:rsid w:val="009F4AFF"/>
    <w:pPr>
      <w:spacing w:before="480" w:line="240" w:lineRule="auto"/>
      <w:jc w:val="right"/>
    </w:pPr>
    <w:rPr>
      <w:sz w:val="18"/>
    </w:rPr>
  </w:style>
  <w:style w:type="character" w:customStyle="1" w:styleId="KopfzeilenZchn">
    <w:name w:val="Kopfzeilen Zchn"/>
    <w:basedOn w:val="Absatz-Standardschriftart"/>
    <w:link w:val="Kopfzeilen"/>
    <w:rsid w:val="009F4AFF"/>
    <w:rPr>
      <w:rFonts w:ascii="Arial" w:eastAsia="Times New Roman" w:hAnsi="Arial" w:cs="Times New Roman"/>
      <w:sz w:val="18"/>
      <w:szCs w:val="24"/>
      <w:lang w:eastAsia="zh-CN"/>
    </w:rPr>
  </w:style>
  <w:style w:type="paragraph" w:styleId="Titel">
    <w:name w:val="Title"/>
    <w:basedOn w:val="Standard"/>
    <w:next w:val="Standard"/>
    <w:link w:val="TitelZchn"/>
    <w:uiPriority w:val="10"/>
    <w:qFormat/>
    <w:rsid w:val="00096516"/>
    <w:pPr>
      <w:framePr w:w="8724" w:hSpace="1701" w:wrap="around" w:vAnchor="text" w:hAnchor="margin" w:y="-3"/>
      <w:spacing w:before="0" w:line="240" w:lineRule="auto"/>
      <w:ind w:left="709"/>
    </w:pPr>
    <w:rPr>
      <w:rFonts w:cs="Arial"/>
      <w:b/>
      <w:color w:val="0B2A51"/>
      <w:sz w:val="36"/>
      <w:szCs w:val="36"/>
      <w:lang w:eastAsia="de-DE"/>
    </w:rPr>
  </w:style>
  <w:style w:type="character" w:customStyle="1" w:styleId="TitelZchn">
    <w:name w:val="Titel Zchn"/>
    <w:basedOn w:val="Absatz-Standardschriftart"/>
    <w:link w:val="Titel"/>
    <w:uiPriority w:val="10"/>
    <w:rsid w:val="00096516"/>
    <w:rPr>
      <w:rFonts w:ascii="Arial" w:eastAsia="Times New Roman" w:hAnsi="Arial" w:cs="Arial"/>
      <w:b/>
      <w:color w:val="0B2A51"/>
      <w:sz w:val="36"/>
      <w:szCs w:val="36"/>
      <w:lang w:eastAsia="de-DE"/>
    </w:rPr>
  </w:style>
  <w:style w:type="paragraph" w:styleId="Untertitel">
    <w:name w:val="Subtitle"/>
    <w:basedOn w:val="Standard"/>
    <w:next w:val="Standard"/>
    <w:link w:val="UntertitelZchn"/>
    <w:uiPriority w:val="11"/>
    <w:qFormat/>
    <w:rsid w:val="00096516"/>
    <w:pPr>
      <w:spacing w:before="0" w:line="240" w:lineRule="auto"/>
      <w:ind w:left="709"/>
    </w:pPr>
    <w:rPr>
      <w:rFonts w:cs="Arial"/>
      <w:color w:val="0B2A51"/>
      <w:sz w:val="32"/>
      <w:szCs w:val="32"/>
      <w:lang w:eastAsia="de-DE"/>
    </w:rPr>
  </w:style>
  <w:style w:type="character" w:customStyle="1" w:styleId="UntertitelZchn">
    <w:name w:val="Untertitel Zchn"/>
    <w:basedOn w:val="Absatz-Standardschriftart"/>
    <w:link w:val="Untertitel"/>
    <w:uiPriority w:val="11"/>
    <w:rsid w:val="00096516"/>
    <w:rPr>
      <w:rFonts w:ascii="Arial" w:eastAsia="Times New Roman" w:hAnsi="Arial" w:cs="Arial"/>
      <w:color w:val="0B2A51"/>
      <w:sz w:val="32"/>
      <w:szCs w:val="32"/>
      <w:lang w:eastAsia="de-DE"/>
    </w:rPr>
  </w:style>
  <w:style w:type="paragraph" w:customStyle="1" w:styleId="DeckblattBetreuer">
    <w:name w:val="Deckblatt Betreuer"/>
    <w:basedOn w:val="Standard"/>
    <w:link w:val="DeckblattBetreuerZchn"/>
    <w:qFormat/>
    <w:rsid w:val="00096516"/>
    <w:pPr>
      <w:spacing w:before="0" w:line="240" w:lineRule="auto"/>
      <w:ind w:left="709"/>
    </w:pPr>
    <w:rPr>
      <w:rFonts w:cs="Arial"/>
      <w:color w:val="0B2A51"/>
      <w:sz w:val="28"/>
      <w:szCs w:val="28"/>
      <w:lang w:eastAsia="de-DE"/>
    </w:rPr>
  </w:style>
  <w:style w:type="paragraph" w:customStyle="1" w:styleId="berschriftohneZiffer">
    <w:name w:val="Überschrift ohne Ziffer"/>
    <w:basedOn w:val="Standard"/>
    <w:link w:val="berschriftohneZifferZchn"/>
    <w:qFormat/>
    <w:rsid w:val="003C6235"/>
    <w:pPr>
      <w:pageBreakBefore/>
      <w:spacing w:before="120" w:after="240"/>
      <w:outlineLvl w:val="8"/>
    </w:pPr>
    <w:rPr>
      <w:rFonts w:eastAsia="SimSun" w:cs="Arial"/>
      <w:b/>
      <w:sz w:val="28"/>
    </w:rPr>
  </w:style>
  <w:style w:type="character" w:customStyle="1" w:styleId="DeckblattBetreuerZchn">
    <w:name w:val="Deckblatt Betreuer Zchn"/>
    <w:basedOn w:val="Absatz-Standardschriftart"/>
    <w:link w:val="DeckblattBetreuer"/>
    <w:rsid w:val="00096516"/>
    <w:rPr>
      <w:rFonts w:ascii="Arial" w:eastAsia="Times New Roman" w:hAnsi="Arial" w:cs="Arial"/>
      <w:color w:val="0B2A51"/>
      <w:sz w:val="28"/>
      <w:szCs w:val="28"/>
      <w:lang w:eastAsia="de-DE"/>
    </w:rPr>
  </w:style>
  <w:style w:type="paragraph" w:customStyle="1" w:styleId="Verzeichnisse">
    <w:name w:val="Verzeichnisse"/>
    <w:basedOn w:val="Standard"/>
    <w:link w:val="VerzeichnisseZchn"/>
    <w:rsid w:val="006E696E"/>
    <w:pPr>
      <w:tabs>
        <w:tab w:val="right" w:leader="dot" w:pos="8778"/>
      </w:tabs>
      <w:spacing w:after="120" w:line="240" w:lineRule="auto"/>
      <w:ind w:left="1985" w:hanging="1985"/>
    </w:pPr>
    <w:rPr>
      <w:rFonts w:eastAsia="SimSun"/>
      <w:noProof/>
    </w:rPr>
  </w:style>
  <w:style w:type="character" w:customStyle="1" w:styleId="berschriftohneZifferZchn">
    <w:name w:val="Überschrift ohne Ziffer Zchn"/>
    <w:basedOn w:val="Absatz-Standardschriftart"/>
    <w:link w:val="berschriftohneZiffer"/>
    <w:rsid w:val="003C6235"/>
    <w:rPr>
      <w:rFonts w:ascii="Arial" w:eastAsia="SimSun" w:hAnsi="Arial" w:cs="Arial"/>
      <w:b/>
      <w:sz w:val="28"/>
      <w:szCs w:val="24"/>
      <w:lang w:eastAsia="zh-CN"/>
    </w:rPr>
  </w:style>
  <w:style w:type="character" w:customStyle="1" w:styleId="berschrift1Zchn">
    <w:name w:val="Überschrift 1 Zchn"/>
    <w:basedOn w:val="Absatz-Standardschriftart"/>
    <w:link w:val="berschrift1"/>
    <w:rsid w:val="000C592E"/>
    <w:rPr>
      <w:rFonts w:ascii="Arial" w:eastAsia="SimSun" w:hAnsi="Arial" w:cs="Arial"/>
      <w:b/>
      <w:bCs/>
      <w:kern w:val="32"/>
      <w:sz w:val="28"/>
      <w:szCs w:val="32"/>
      <w:lang w:eastAsia="de-DE"/>
    </w:rPr>
  </w:style>
  <w:style w:type="character" w:customStyle="1" w:styleId="VerzeichnisseZchn">
    <w:name w:val="Verzeichnisse Zchn"/>
    <w:basedOn w:val="Absatz-Standardschriftart"/>
    <w:link w:val="Verzeichnisse"/>
    <w:rsid w:val="006E696E"/>
    <w:rPr>
      <w:rFonts w:ascii="Arial" w:eastAsia="SimSun" w:hAnsi="Arial" w:cs="Times New Roman"/>
      <w:noProof/>
      <w:szCs w:val="24"/>
      <w:lang w:eastAsia="zh-CN"/>
    </w:rPr>
  </w:style>
  <w:style w:type="paragraph" w:styleId="Zitat">
    <w:name w:val="Quote"/>
    <w:aliases w:val="mehrzeiliges Zitat über 3 Zeilen"/>
    <w:basedOn w:val="Standard"/>
    <w:next w:val="Standard"/>
    <w:link w:val="ZitatZchn"/>
    <w:uiPriority w:val="29"/>
    <w:qFormat/>
    <w:rsid w:val="00C70807"/>
    <w:pPr>
      <w:spacing w:before="120" w:after="360" w:line="240" w:lineRule="auto"/>
      <w:ind w:left="709" w:right="707"/>
    </w:pPr>
    <w:rPr>
      <w:i/>
    </w:rPr>
  </w:style>
  <w:style w:type="character" w:customStyle="1" w:styleId="ZitatZchn">
    <w:name w:val="Zitat Zchn"/>
    <w:aliases w:val="mehrzeiliges Zitat über 3 Zeilen Zchn"/>
    <w:basedOn w:val="Absatz-Standardschriftart"/>
    <w:link w:val="Zitat"/>
    <w:uiPriority w:val="29"/>
    <w:rsid w:val="00C70807"/>
    <w:rPr>
      <w:rFonts w:ascii="Arial" w:eastAsia="Times New Roman" w:hAnsi="Arial" w:cs="Times New Roman"/>
      <w:i/>
      <w:szCs w:val="24"/>
      <w:lang w:eastAsia="zh-CN"/>
    </w:rPr>
  </w:style>
  <w:style w:type="character" w:customStyle="1" w:styleId="berschrift2Zchn">
    <w:name w:val="Überschrift 2 Zchn"/>
    <w:basedOn w:val="Absatz-Standardschriftart"/>
    <w:link w:val="berschrift2"/>
    <w:rsid w:val="000C592E"/>
    <w:rPr>
      <w:rFonts w:ascii="Arial" w:eastAsia="SimSun" w:hAnsi="Arial" w:cs="Times New Roman"/>
      <w:b/>
      <w:sz w:val="24"/>
      <w:szCs w:val="24"/>
      <w:lang w:eastAsia="zh-CN"/>
    </w:rPr>
  </w:style>
  <w:style w:type="character" w:customStyle="1" w:styleId="berschrift3Zchn">
    <w:name w:val="Überschrift 3 Zchn"/>
    <w:basedOn w:val="Absatz-Standardschriftart"/>
    <w:link w:val="berschrift3"/>
    <w:rsid w:val="006E696E"/>
    <w:rPr>
      <w:rFonts w:ascii="Arial" w:eastAsia="SimSun" w:hAnsi="Arial" w:cs="Arial"/>
      <w:bCs/>
      <w:i/>
      <w:sz w:val="24"/>
      <w:szCs w:val="26"/>
      <w:lang w:eastAsia="zh-CN"/>
    </w:rPr>
  </w:style>
  <w:style w:type="character" w:customStyle="1" w:styleId="berschrift4Zchn">
    <w:name w:val="Überschrift 4 Zchn"/>
    <w:basedOn w:val="Absatz-Standardschriftart"/>
    <w:link w:val="berschrift4"/>
    <w:rsid w:val="006E696E"/>
    <w:rPr>
      <w:rFonts w:ascii="Arial" w:eastAsia="SimSun" w:hAnsi="Arial" w:cs="Times New Roman"/>
      <w:bCs/>
      <w:i/>
      <w:sz w:val="24"/>
      <w:szCs w:val="28"/>
      <w:lang w:eastAsia="zh-CN"/>
    </w:rPr>
  </w:style>
  <w:style w:type="character" w:customStyle="1" w:styleId="berschrift5Zchn">
    <w:name w:val="Überschrift 5 Zchn"/>
    <w:basedOn w:val="Absatz-Standardschriftart"/>
    <w:link w:val="berschrift5"/>
    <w:rsid w:val="006E696E"/>
    <w:rPr>
      <w:rFonts w:ascii="Arial" w:eastAsia="SimSun" w:hAnsi="Arial" w:cs="Times New Roman"/>
      <w:b/>
      <w:bCs/>
      <w:i/>
      <w:iCs/>
      <w:sz w:val="26"/>
      <w:szCs w:val="26"/>
      <w:lang w:eastAsia="zh-CN"/>
    </w:rPr>
  </w:style>
  <w:style w:type="character" w:customStyle="1" w:styleId="berschrift6Zchn">
    <w:name w:val="Überschrift 6 Zchn"/>
    <w:basedOn w:val="Absatz-Standardschriftart"/>
    <w:link w:val="berschrift6"/>
    <w:rsid w:val="006E696E"/>
    <w:rPr>
      <w:rFonts w:ascii="Arial" w:eastAsia="SimSun" w:hAnsi="Arial" w:cs="Times New Roman"/>
      <w:b/>
      <w:bCs/>
      <w:lang w:eastAsia="zh-CN"/>
    </w:rPr>
  </w:style>
  <w:style w:type="character" w:customStyle="1" w:styleId="berschrift7Zchn">
    <w:name w:val="Überschrift 7 Zchn"/>
    <w:basedOn w:val="Absatz-Standardschriftart"/>
    <w:link w:val="berschrift7"/>
    <w:rsid w:val="006E696E"/>
    <w:rPr>
      <w:rFonts w:ascii="Arial" w:eastAsia="SimSun" w:hAnsi="Arial" w:cs="Times New Roman"/>
      <w:sz w:val="24"/>
      <w:szCs w:val="24"/>
      <w:lang w:eastAsia="zh-CN"/>
    </w:rPr>
  </w:style>
  <w:style w:type="character" w:customStyle="1" w:styleId="berschrift8Zchn">
    <w:name w:val="Überschrift 8 Zchn"/>
    <w:basedOn w:val="Absatz-Standardschriftart"/>
    <w:link w:val="berschrift8"/>
    <w:rsid w:val="006E696E"/>
    <w:rPr>
      <w:rFonts w:ascii="Arial" w:eastAsia="SimSun" w:hAnsi="Arial" w:cs="Times New Roman"/>
      <w:i/>
      <w:iCs/>
      <w:sz w:val="24"/>
      <w:szCs w:val="24"/>
      <w:lang w:eastAsia="zh-CN"/>
    </w:rPr>
  </w:style>
  <w:style w:type="paragraph" w:customStyle="1" w:styleId="Text">
    <w:name w:val="Text"/>
    <w:basedOn w:val="Standard"/>
    <w:link w:val="TextZchn"/>
    <w:qFormat/>
    <w:rsid w:val="00866187"/>
    <w:pPr>
      <w:spacing w:after="240"/>
    </w:pPr>
  </w:style>
  <w:style w:type="character" w:customStyle="1" w:styleId="TextZchn">
    <w:name w:val="Text Zchn"/>
    <w:basedOn w:val="KopfzeileZchn"/>
    <w:link w:val="Text"/>
    <w:rsid w:val="00866187"/>
    <w:rPr>
      <w:rFonts w:ascii="Arial" w:eastAsia="Times New Roman" w:hAnsi="Arial" w:cs="Times New Roman"/>
      <w:sz w:val="24"/>
      <w:szCs w:val="24"/>
      <w:lang w:eastAsia="zh-CN"/>
    </w:rPr>
  </w:style>
  <w:style w:type="paragraph" w:customStyle="1" w:styleId="111berschrift">
    <w:name w:val="1.1.1 Überschrift"/>
    <w:basedOn w:val="berschrift3"/>
    <w:link w:val="111berschriftZchn"/>
    <w:rsid w:val="006E696E"/>
  </w:style>
  <w:style w:type="character" w:customStyle="1" w:styleId="111berschriftZchn">
    <w:name w:val="1.1.1 Überschrift Zchn"/>
    <w:basedOn w:val="berschrift3Zchn"/>
    <w:link w:val="111berschrift"/>
    <w:rsid w:val="006E696E"/>
    <w:rPr>
      <w:rFonts w:ascii="Arial" w:eastAsia="SimSun" w:hAnsi="Arial" w:cs="Arial"/>
      <w:bCs/>
      <w:i/>
      <w:sz w:val="24"/>
      <w:szCs w:val="26"/>
      <w:lang w:eastAsia="zh-CN"/>
    </w:rPr>
  </w:style>
  <w:style w:type="paragraph" w:customStyle="1" w:styleId="Literaturverz">
    <w:name w:val="Literaturverz"/>
    <w:basedOn w:val="Standard"/>
    <w:link w:val="LiteraturverzZchn"/>
    <w:qFormat/>
    <w:rsid w:val="006E696E"/>
    <w:pPr>
      <w:spacing w:line="240" w:lineRule="auto"/>
      <w:ind w:left="708" w:hanging="708"/>
    </w:pPr>
    <w:rPr>
      <w:rFonts w:eastAsia="SimSun"/>
    </w:rPr>
  </w:style>
  <w:style w:type="paragraph" w:styleId="Inhaltsverzeichnisberschrift">
    <w:name w:val="TOC Heading"/>
    <w:basedOn w:val="berschrift1"/>
    <w:next w:val="Standard"/>
    <w:uiPriority w:val="39"/>
    <w:unhideWhenUsed/>
    <w:qFormat/>
    <w:rsid w:val="00400261"/>
    <w:pPr>
      <w:keepNext/>
      <w:keepLines/>
      <w:pageBreakBefore w:val="0"/>
      <w:numPr>
        <w:numId w:val="0"/>
      </w:numPr>
      <w:spacing w:after="0" w:line="259" w:lineRule="auto"/>
      <w:jc w:val="left"/>
      <w:outlineLvl w:val="9"/>
    </w:pPr>
    <w:rPr>
      <w:rFonts w:eastAsiaTheme="majorEastAsia" w:cstheme="majorBidi"/>
      <w:bCs w:val="0"/>
      <w:kern w:val="0"/>
    </w:rPr>
  </w:style>
  <w:style w:type="character" w:customStyle="1" w:styleId="LiteraturverzZchn">
    <w:name w:val="Literaturverz Zchn"/>
    <w:basedOn w:val="Absatz-Standardschriftart"/>
    <w:link w:val="Literaturverz"/>
    <w:rsid w:val="006E696E"/>
    <w:rPr>
      <w:rFonts w:ascii="Arial" w:eastAsia="SimSun" w:hAnsi="Arial" w:cs="Times New Roman"/>
      <w:szCs w:val="24"/>
      <w:lang w:eastAsia="zh-CN"/>
    </w:rPr>
  </w:style>
  <w:style w:type="paragraph" w:styleId="Verzeichnis1">
    <w:name w:val="toc 1"/>
    <w:basedOn w:val="Standard"/>
    <w:next w:val="Standard"/>
    <w:uiPriority w:val="39"/>
    <w:unhideWhenUsed/>
    <w:rsid w:val="00CF49E8"/>
    <w:pPr>
      <w:spacing w:before="120" w:after="120"/>
    </w:pPr>
    <w:rPr>
      <w:b/>
    </w:rPr>
  </w:style>
  <w:style w:type="paragraph" w:styleId="Verzeichnis2">
    <w:name w:val="toc 2"/>
    <w:basedOn w:val="Standard"/>
    <w:next w:val="Standard"/>
    <w:autoRedefine/>
    <w:uiPriority w:val="39"/>
    <w:unhideWhenUsed/>
    <w:rsid w:val="00CF49E8"/>
    <w:pPr>
      <w:spacing w:before="120" w:after="120"/>
      <w:ind w:left="221"/>
    </w:pPr>
  </w:style>
  <w:style w:type="paragraph" w:styleId="Verzeichnis3">
    <w:name w:val="toc 3"/>
    <w:basedOn w:val="Standard"/>
    <w:next w:val="Standard"/>
    <w:autoRedefine/>
    <w:uiPriority w:val="39"/>
    <w:unhideWhenUsed/>
    <w:rsid w:val="00CF49E8"/>
    <w:pPr>
      <w:spacing w:before="120" w:after="120"/>
      <w:ind w:left="442"/>
    </w:pPr>
  </w:style>
  <w:style w:type="character" w:styleId="Hyperlink">
    <w:name w:val="Hyperlink"/>
    <w:basedOn w:val="Absatz-Standardschriftart"/>
    <w:uiPriority w:val="99"/>
    <w:unhideWhenUsed/>
    <w:rsid w:val="009F4AFF"/>
    <w:rPr>
      <w:color w:val="0563C1" w:themeColor="hyperlink"/>
      <w:u w:val="single"/>
    </w:rPr>
  </w:style>
  <w:style w:type="character" w:styleId="SchwacheHervorhebung">
    <w:name w:val="Subtle Emphasis"/>
    <w:basedOn w:val="Absatz-Standardschriftart"/>
    <w:uiPriority w:val="19"/>
    <w:qFormat/>
    <w:rsid w:val="00400261"/>
    <w:rPr>
      <w:rFonts w:ascii="Arial" w:hAnsi="Arial"/>
      <w:i/>
      <w:iCs/>
      <w:color w:val="404040" w:themeColor="text1" w:themeTint="BF"/>
      <w:sz w:val="22"/>
    </w:rPr>
  </w:style>
  <w:style w:type="paragraph" w:customStyle="1" w:styleId="TabelleAbbildungen-Bezeichnung">
    <w:name w:val="Tabelle &amp; Abbildungen - Bezeichnung"/>
    <w:basedOn w:val="Standard"/>
    <w:link w:val="TabelleAbbildungen-BezeichnungZchn"/>
    <w:rsid w:val="00400261"/>
    <w:pPr>
      <w:spacing w:before="120" w:after="240" w:line="240" w:lineRule="auto"/>
      <w:ind w:left="1418" w:right="851" w:hanging="1418"/>
      <w:jc w:val="left"/>
    </w:pPr>
    <w:rPr>
      <w:rFonts w:eastAsia="SimSun"/>
      <w:b/>
      <w:bCs/>
      <w:sz w:val="20"/>
      <w:szCs w:val="20"/>
    </w:rPr>
  </w:style>
  <w:style w:type="paragraph" w:customStyle="1" w:styleId="TabelleAbbildung-Quelle">
    <w:name w:val="Tabelle &amp; Abbildung - Quelle"/>
    <w:basedOn w:val="Standard"/>
    <w:link w:val="TabelleAbbildung-QuelleZchn"/>
    <w:qFormat/>
    <w:rsid w:val="00400261"/>
    <w:pPr>
      <w:spacing w:before="120"/>
      <w:jc w:val="left"/>
    </w:pPr>
    <w:rPr>
      <w:sz w:val="18"/>
      <w:szCs w:val="20"/>
    </w:rPr>
  </w:style>
  <w:style w:type="character" w:customStyle="1" w:styleId="TabelleAbbildungen-BezeichnungZchn">
    <w:name w:val="Tabelle &amp; Abbildungen - Bezeichnung Zchn"/>
    <w:basedOn w:val="Absatz-Standardschriftart"/>
    <w:link w:val="TabelleAbbildungen-Bezeichnung"/>
    <w:rsid w:val="00400261"/>
    <w:rPr>
      <w:rFonts w:ascii="Arial" w:eastAsia="SimSun" w:hAnsi="Arial" w:cs="Times New Roman"/>
      <w:b/>
      <w:bCs/>
      <w:sz w:val="20"/>
      <w:szCs w:val="20"/>
      <w:lang w:eastAsia="zh-CN"/>
    </w:rPr>
  </w:style>
  <w:style w:type="paragraph" w:customStyle="1" w:styleId="Aufzhlungen">
    <w:name w:val="Aufzählungen"/>
    <w:basedOn w:val="Listenabsatz"/>
    <w:link w:val="AufzhlungenZchn"/>
    <w:qFormat/>
    <w:rsid w:val="00E73F33"/>
    <w:pPr>
      <w:numPr>
        <w:numId w:val="4"/>
      </w:numPr>
      <w:spacing w:before="0" w:after="240"/>
      <w:ind w:left="641" w:hanging="357"/>
      <w:jc w:val="left"/>
    </w:pPr>
    <w:rPr>
      <w:szCs w:val="20"/>
    </w:rPr>
  </w:style>
  <w:style w:type="character" w:customStyle="1" w:styleId="TabelleAbbildung-QuelleZchn">
    <w:name w:val="Tabelle &amp; Abbildung - Quelle Zchn"/>
    <w:basedOn w:val="Absatz-Standardschriftart"/>
    <w:link w:val="TabelleAbbildung-Quelle"/>
    <w:rsid w:val="00400261"/>
    <w:rPr>
      <w:rFonts w:ascii="Arial" w:eastAsia="Times New Roman" w:hAnsi="Arial" w:cs="Times New Roman"/>
      <w:sz w:val="18"/>
      <w:szCs w:val="20"/>
      <w:lang w:eastAsia="zh-CN"/>
    </w:rPr>
  </w:style>
  <w:style w:type="paragraph" w:styleId="Listenabsatz">
    <w:name w:val="List Paragraph"/>
    <w:basedOn w:val="Standard"/>
    <w:uiPriority w:val="34"/>
    <w:qFormat/>
    <w:rsid w:val="00400261"/>
    <w:pPr>
      <w:ind w:left="720"/>
      <w:contextualSpacing/>
    </w:pPr>
  </w:style>
  <w:style w:type="character" w:customStyle="1" w:styleId="AufzhlungenZchn">
    <w:name w:val="Aufzählungen Zchn"/>
    <w:basedOn w:val="Absatz-Standardschriftart"/>
    <w:link w:val="Aufzhlungen"/>
    <w:rsid w:val="00E73F33"/>
    <w:rPr>
      <w:rFonts w:ascii="Arial" w:eastAsia="Times New Roman" w:hAnsi="Arial" w:cs="Times New Roman"/>
      <w:szCs w:val="20"/>
      <w:lang w:eastAsia="zh-CN"/>
    </w:rPr>
  </w:style>
  <w:style w:type="paragraph" w:styleId="Beschriftung">
    <w:name w:val="caption"/>
    <w:basedOn w:val="TabelleAbbildungen-Bezeichnung"/>
    <w:next w:val="Standard"/>
    <w:uiPriority w:val="35"/>
    <w:unhideWhenUsed/>
    <w:qFormat/>
    <w:rsid w:val="00290405"/>
  </w:style>
  <w:style w:type="paragraph" w:styleId="Abbildungsverzeichnis">
    <w:name w:val="table of figures"/>
    <w:basedOn w:val="Standard"/>
    <w:next w:val="Standard"/>
    <w:uiPriority w:val="99"/>
    <w:unhideWhenUsed/>
    <w:rsid w:val="00CF49E8"/>
    <w:pPr>
      <w:spacing w:before="120" w:after="120"/>
    </w:pPr>
  </w:style>
  <w:style w:type="paragraph" w:customStyle="1" w:styleId="berschriftohneZiffernichtimInhaltsverz">
    <w:name w:val="Überschrift ohne Ziffer nicht im Inhaltsverz"/>
    <w:basedOn w:val="berschriftohneZiffer"/>
    <w:link w:val="berschriftohneZiffernichtimInhaltsverzZchn"/>
    <w:qFormat/>
    <w:rsid w:val="00290405"/>
  </w:style>
  <w:style w:type="character" w:customStyle="1" w:styleId="berschriftohneZiffernichtimInhaltsverzZchn">
    <w:name w:val="Überschrift ohne Ziffer nicht im Inhaltsverz Zchn"/>
    <w:basedOn w:val="berschriftohneZifferZchn"/>
    <w:link w:val="berschriftohneZiffernichtimInhaltsverz"/>
    <w:rsid w:val="00290405"/>
    <w:rPr>
      <w:rFonts w:ascii="Arial" w:eastAsia="SimSun" w:hAnsi="Arial" w:cs="Arial"/>
      <w:b/>
      <w:sz w:val="28"/>
      <w:szCs w:val="24"/>
      <w:lang w:eastAsia="zh-CN"/>
    </w:rPr>
  </w:style>
  <w:style w:type="character" w:customStyle="1" w:styleId="berschrift9Zchn">
    <w:name w:val="Überschrift 9 Zchn"/>
    <w:basedOn w:val="Absatz-Standardschriftart"/>
    <w:link w:val="berschrift9"/>
    <w:uiPriority w:val="9"/>
    <w:semiHidden/>
    <w:rsid w:val="000C592E"/>
    <w:rPr>
      <w:rFonts w:asciiTheme="majorHAnsi" w:eastAsiaTheme="majorEastAsia" w:hAnsiTheme="majorHAnsi" w:cstheme="majorBidi"/>
      <w:i/>
      <w:iCs/>
      <w:color w:val="272727" w:themeColor="text1" w:themeTint="D8"/>
      <w:sz w:val="21"/>
      <w:szCs w:val="21"/>
      <w:lang w:eastAsia="zh-CN"/>
    </w:rPr>
  </w:style>
  <w:style w:type="paragraph" w:customStyle="1" w:styleId="Abkrzungsverzeichnis">
    <w:name w:val="Abkürzungsverzeichnis"/>
    <w:basedOn w:val="Standard"/>
    <w:link w:val="AbkrzungsverzeichnisZchn"/>
    <w:qFormat/>
    <w:rsid w:val="00CF49E8"/>
    <w:pPr>
      <w:spacing w:before="120" w:after="120"/>
    </w:pPr>
    <w:rPr>
      <w:rFonts w:eastAsia="SimSun"/>
    </w:rPr>
  </w:style>
  <w:style w:type="paragraph" w:styleId="Verzeichnis4">
    <w:name w:val="toc 4"/>
    <w:basedOn w:val="Standard"/>
    <w:next w:val="Standard"/>
    <w:autoRedefine/>
    <w:uiPriority w:val="39"/>
    <w:semiHidden/>
    <w:unhideWhenUsed/>
    <w:rsid w:val="00CF49E8"/>
    <w:pPr>
      <w:spacing w:before="120" w:after="120"/>
      <w:ind w:left="658"/>
    </w:pPr>
  </w:style>
  <w:style w:type="paragraph" w:styleId="Verzeichnis5">
    <w:name w:val="toc 5"/>
    <w:basedOn w:val="Standard"/>
    <w:next w:val="Standard"/>
    <w:autoRedefine/>
    <w:uiPriority w:val="39"/>
    <w:semiHidden/>
    <w:unhideWhenUsed/>
    <w:rsid w:val="00CF49E8"/>
    <w:pPr>
      <w:spacing w:after="100"/>
      <w:ind w:left="880"/>
    </w:pPr>
  </w:style>
  <w:style w:type="character" w:customStyle="1" w:styleId="AbkrzungsverzeichnisZchn">
    <w:name w:val="Abkürzungsverzeichnis Zchn"/>
    <w:basedOn w:val="Absatz-Standardschriftart"/>
    <w:link w:val="Abkrzungsverzeichnis"/>
    <w:rsid w:val="00CF49E8"/>
    <w:rPr>
      <w:rFonts w:ascii="Arial" w:eastAsia="SimSun" w:hAnsi="Arial" w:cs="Times New Roman"/>
      <w:szCs w:val="24"/>
      <w:lang w:eastAsia="zh-CN"/>
    </w:rPr>
  </w:style>
  <w:style w:type="paragraph" w:styleId="Sprechblasentext">
    <w:name w:val="Balloon Text"/>
    <w:basedOn w:val="Standard"/>
    <w:link w:val="SprechblasentextZchn"/>
    <w:uiPriority w:val="99"/>
    <w:semiHidden/>
    <w:unhideWhenUsed/>
    <w:rsid w:val="007B2E4F"/>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2E4F"/>
    <w:rPr>
      <w:rFonts w:ascii="Segoe UI" w:eastAsia="Times New Roman" w:hAnsi="Segoe UI" w:cs="Segoe UI"/>
      <w:sz w:val="18"/>
      <w:szCs w:val="18"/>
      <w:lang w:eastAsia="zh-CN"/>
    </w:rPr>
  </w:style>
  <w:style w:type="paragraph" w:styleId="Funotentext">
    <w:name w:val="footnote text"/>
    <w:basedOn w:val="Standard"/>
    <w:link w:val="FunotentextZchn"/>
    <w:uiPriority w:val="99"/>
    <w:semiHidden/>
    <w:unhideWhenUsed/>
    <w:rsid w:val="00B91236"/>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B91236"/>
    <w:rPr>
      <w:rFonts w:ascii="Arial" w:eastAsia="Times New Roman" w:hAnsi="Arial" w:cs="Times New Roman"/>
      <w:sz w:val="20"/>
      <w:szCs w:val="20"/>
      <w:lang w:eastAsia="zh-CN"/>
    </w:rPr>
  </w:style>
  <w:style w:type="character" w:styleId="Funotenzeichen">
    <w:name w:val="footnote reference"/>
    <w:basedOn w:val="Absatz-Standardschriftart"/>
    <w:uiPriority w:val="99"/>
    <w:semiHidden/>
    <w:unhideWhenUsed/>
    <w:rsid w:val="00B91236"/>
    <w:rPr>
      <w:vertAlign w:val="superscript"/>
    </w:rPr>
  </w:style>
  <w:style w:type="paragraph" w:customStyle="1" w:styleId="Funote">
    <w:name w:val="Fußnote"/>
    <w:basedOn w:val="Funotentext"/>
    <w:link w:val="FunoteZchn"/>
    <w:qFormat/>
    <w:rsid w:val="003B3A57"/>
    <w:pPr>
      <w:ind w:left="340" w:hanging="340"/>
    </w:pPr>
    <w:rPr>
      <w:sz w:val="18"/>
    </w:rPr>
  </w:style>
  <w:style w:type="character" w:customStyle="1" w:styleId="FunoteZchn">
    <w:name w:val="Fußnote Zchn"/>
    <w:basedOn w:val="FunotentextZchn"/>
    <w:link w:val="Funote"/>
    <w:rsid w:val="003B3A57"/>
    <w:rPr>
      <w:rFonts w:ascii="Arial" w:eastAsia="Times New Roman" w:hAnsi="Arial" w:cs="Times New Roman"/>
      <w:sz w:val="18"/>
      <w:szCs w:val="20"/>
      <w:lang w:eastAsia="zh-CN"/>
    </w:rPr>
  </w:style>
  <w:style w:type="character" w:styleId="Kommentarzeichen">
    <w:name w:val="annotation reference"/>
    <w:basedOn w:val="Absatz-Standardschriftart"/>
    <w:uiPriority w:val="99"/>
    <w:semiHidden/>
    <w:unhideWhenUsed/>
    <w:rsid w:val="007E2303"/>
    <w:rPr>
      <w:sz w:val="16"/>
      <w:szCs w:val="16"/>
    </w:rPr>
  </w:style>
  <w:style w:type="paragraph" w:styleId="Kommentartext">
    <w:name w:val="annotation text"/>
    <w:basedOn w:val="Standard"/>
    <w:link w:val="KommentartextZchn"/>
    <w:uiPriority w:val="99"/>
    <w:semiHidden/>
    <w:unhideWhenUsed/>
    <w:rsid w:val="007E23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E2303"/>
    <w:rPr>
      <w:rFonts w:ascii="Arial" w:eastAsia="Times New Roman" w:hAnsi="Arial" w:cs="Times New Roman"/>
      <w:sz w:val="20"/>
      <w:szCs w:val="20"/>
      <w:lang w:eastAsia="zh-CN"/>
    </w:rPr>
  </w:style>
  <w:style w:type="paragraph" w:styleId="Kommentarthema">
    <w:name w:val="annotation subject"/>
    <w:basedOn w:val="Kommentartext"/>
    <w:next w:val="Kommentartext"/>
    <w:link w:val="KommentarthemaZchn"/>
    <w:uiPriority w:val="99"/>
    <w:semiHidden/>
    <w:unhideWhenUsed/>
    <w:rsid w:val="007E2303"/>
    <w:rPr>
      <w:b/>
      <w:bCs/>
    </w:rPr>
  </w:style>
  <w:style w:type="character" w:customStyle="1" w:styleId="KommentarthemaZchn">
    <w:name w:val="Kommentarthema Zchn"/>
    <w:basedOn w:val="KommentartextZchn"/>
    <w:link w:val="Kommentarthema"/>
    <w:uiPriority w:val="99"/>
    <w:semiHidden/>
    <w:rsid w:val="007E2303"/>
    <w:rPr>
      <w:rFonts w:ascii="Arial" w:eastAsia="Times New Roman" w:hAnsi="Arial" w:cs="Times New Roman"/>
      <w:b/>
      <w:bCs/>
      <w:sz w:val="20"/>
      <w:szCs w:val="20"/>
      <w:lang w:eastAsia="zh-CN"/>
    </w:rPr>
  </w:style>
  <w:style w:type="character" w:customStyle="1" w:styleId="NichtaufgelsteErwhnung1">
    <w:name w:val="Nicht aufgelöste Erwähnung1"/>
    <w:basedOn w:val="Absatz-Standardschriftart"/>
    <w:uiPriority w:val="99"/>
    <w:semiHidden/>
    <w:unhideWhenUsed/>
    <w:rsid w:val="0078330A"/>
    <w:rPr>
      <w:color w:val="605E5C"/>
      <w:shd w:val="clear" w:color="auto" w:fill="E1DFDD"/>
    </w:rPr>
  </w:style>
  <w:style w:type="character" w:styleId="BesuchterLink">
    <w:name w:val="FollowedHyperlink"/>
    <w:basedOn w:val="Absatz-Standardschriftart"/>
    <w:uiPriority w:val="99"/>
    <w:semiHidden/>
    <w:unhideWhenUsed/>
    <w:rsid w:val="00AD77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Arbeitsblat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27_Saldo Gründ_Liqui'!$B$4</c:f>
              <c:strCache>
                <c:ptCount val="1"/>
                <c:pt idx="0">
                  <c:v>Existenzgründungen</c:v>
                </c:pt>
              </c:strCache>
            </c:strRef>
          </c:tx>
          <c:spPr>
            <a:solidFill>
              <a:schemeClr val="bg2"/>
            </a:solidFill>
            <a:ln>
              <a:noFill/>
            </a:ln>
            <a:effectLst/>
          </c:spPr>
          <c:invertIfNegative val="0"/>
          <c:cat>
            <c:numRef>
              <c:f>'27_Saldo Gründ_Liqui'!$A$5:$A$7</c:f>
              <c:numCache>
                <c:formatCode>General</c:formatCode>
                <c:ptCount val="3"/>
                <c:pt idx="0">
                  <c:v>2014</c:v>
                </c:pt>
                <c:pt idx="1">
                  <c:v>2015</c:v>
                </c:pt>
                <c:pt idx="2">
                  <c:v>2016</c:v>
                </c:pt>
              </c:numCache>
            </c:numRef>
          </c:cat>
          <c:val>
            <c:numRef>
              <c:f>'27_Saldo Gründ_Liqui'!$B$5:$B$7</c:f>
              <c:numCache>
                <c:formatCode>General</c:formatCode>
                <c:ptCount val="3"/>
                <c:pt idx="0">
                  <c:v>310</c:v>
                </c:pt>
                <c:pt idx="1">
                  <c:v>299</c:v>
                </c:pt>
                <c:pt idx="2">
                  <c:v>282</c:v>
                </c:pt>
              </c:numCache>
            </c:numRef>
          </c:val>
          <c:extLst>
            <c:ext xmlns:c16="http://schemas.microsoft.com/office/drawing/2014/chart" uri="{C3380CC4-5D6E-409C-BE32-E72D297353CC}">
              <c16:uniqueId val="{00000000-9829-452A-B6F5-47DC0CD38DA0}"/>
            </c:ext>
          </c:extLst>
        </c:ser>
        <c:ser>
          <c:idx val="1"/>
          <c:order val="1"/>
          <c:tx>
            <c:strRef>
              <c:f>'27_Saldo Gründ_Liqui'!$C$4</c:f>
              <c:strCache>
                <c:ptCount val="1"/>
                <c:pt idx="0">
                  <c:v>Liquidationen</c:v>
                </c:pt>
              </c:strCache>
            </c:strRef>
          </c:tx>
          <c:spPr>
            <a:solidFill>
              <a:schemeClr val="bg1">
                <a:lumMod val="65000"/>
              </a:schemeClr>
            </a:solidFill>
            <a:ln>
              <a:noFill/>
            </a:ln>
            <a:effectLst/>
          </c:spPr>
          <c:invertIfNegative val="0"/>
          <c:cat>
            <c:numRef>
              <c:f>'27_Saldo Gründ_Liqui'!$A$5:$A$7</c:f>
              <c:numCache>
                <c:formatCode>General</c:formatCode>
                <c:ptCount val="3"/>
                <c:pt idx="0">
                  <c:v>2014</c:v>
                </c:pt>
                <c:pt idx="1">
                  <c:v>2015</c:v>
                </c:pt>
                <c:pt idx="2">
                  <c:v>2016</c:v>
                </c:pt>
              </c:numCache>
            </c:numRef>
          </c:cat>
          <c:val>
            <c:numRef>
              <c:f>'27_Saldo Gründ_Liqui'!$C$5:$C$7</c:f>
              <c:numCache>
                <c:formatCode>General</c:formatCode>
                <c:ptCount val="3"/>
                <c:pt idx="0">
                  <c:v>348</c:v>
                </c:pt>
                <c:pt idx="1">
                  <c:v>328</c:v>
                </c:pt>
                <c:pt idx="2">
                  <c:v>311</c:v>
                </c:pt>
              </c:numCache>
            </c:numRef>
          </c:val>
          <c:extLst>
            <c:ext xmlns:c16="http://schemas.microsoft.com/office/drawing/2014/chart" uri="{C3380CC4-5D6E-409C-BE32-E72D297353CC}">
              <c16:uniqueId val="{00000001-9829-452A-B6F5-47DC0CD38DA0}"/>
            </c:ext>
          </c:extLst>
        </c:ser>
        <c:ser>
          <c:idx val="2"/>
          <c:order val="2"/>
          <c:tx>
            <c:strRef>
              <c:f>'27_Saldo Gründ_Liqui'!$D$4</c:f>
              <c:strCache>
                <c:ptCount val="1"/>
                <c:pt idx="0">
                  <c:v>Saldo</c:v>
                </c:pt>
              </c:strCache>
            </c:strRef>
          </c:tx>
          <c:spPr>
            <a:solidFill>
              <a:schemeClr val="tx1">
                <a:lumMod val="95000"/>
                <a:lumOff val="5000"/>
              </a:schemeClr>
            </a:solidFill>
            <a:ln>
              <a:noFill/>
            </a:ln>
            <a:effectLst/>
          </c:spPr>
          <c:invertIfNegative val="0"/>
          <c:cat>
            <c:numRef>
              <c:f>'27_Saldo Gründ_Liqui'!$A$5:$A$7</c:f>
              <c:numCache>
                <c:formatCode>General</c:formatCode>
                <c:ptCount val="3"/>
                <c:pt idx="0">
                  <c:v>2014</c:v>
                </c:pt>
                <c:pt idx="1">
                  <c:v>2015</c:v>
                </c:pt>
                <c:pt idx="2">
                  <c:v>2016</c:v>
                </c:pt>
              </c:numCache>
            </c:numRef>
          </c:cat>
          <c:val>
            <c:numRef>
              <c:f>'27_Saldo Gründ_Liqui'!$D$5:$D$7</c:f>
              <c:numCache>
                <c:formatCode>General</c:formatCode>
                <c:ptCount val="3"/>
                <c:pt idx="0">
                  <c:v>-38</c:v>
                </c:pt>
                <c:pt idx="1">
                  <c:v>-29</c:v>
                </c:pt>
                <c:pt idx="2">
                  <c:v>-29</c:v>
                </c:pt>
              </c:numCache>
            </c:numRef>
          </c:val>
          <c:extLst>
            <c:ext xmlns:c16="http://schemas.microsoft.com/office/drawing/2014/chart" uri="{C3380CC4-5D6E-409C-BE32-E72D297353CC}">
              <c16:uniqueId val="{00000002-9829-452A-B6F5-47DC0CD38DA0}"/>
            </c:ext>
          </c:extLst>
        </c:ser>
        <c:dLbls>
          <c:showLegendKey val="0"/>
          <c:showVal val="0"/>
          <c:showCatName val="0"/>
          <c:showSerName val="0"/>
          <c:showPercent val="0"/>
          <c:showBubbleSize val="0"/>
        </c:dLbls>
        <c:gapWidth val="219"/>
        <c:overlap val="-27"/>
        <c:axId val="322665208"/>
        <c:axId val="322665992"/>
      </c:barChart>
      <c:catAx>
        <c:axId val="322665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22665992"/>
        <c:crosses val="autoZero"/>
        <c:auto val="1"/>
        <c:lblAlgn val="ctr"/>
        <c:lblOffset val="100"/>
        <c:noMultiLvlLbl val="0"/>
      </c:catAx>
      <c:valAx>
        <c:axId val="322665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226652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1FB56-75F7-4185-9B42-0543E25E6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44</Words>
  <Characters>5319</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Kutzsch</dc:creator>
  <cp:keywords/>
  <dc:description/>
  <cp:lastModifiedBy>Sophie Kutzsch</cp:lastModifiedBy>
  <cp:revision>2</cp:revision>
  <cp:lastPrinted>2019-01-07T14:52:00Z</cp:lastPrinted>
  <dcterms:created xsi:type="dcterms:W3CDTF">2022-04-13T09:55:00Z</dcterms:created>
  <dcterms:modified xsi:type="dcterms:W3CDTF">2022-04-13T09:55:00Z</dcterms:modified>
</cp:coreProperties>
</file>